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5547E" w:rsidRPr="002F0F3D" w:rsidRDefault="0025547E" w:rsidP="0025547E">
      <w:pPr>
        <w:jc w:val="center"/>
        <w:rPr>
          <w:sz w:val="48"/>
        </w:rPr>
      </w:pPr>
      <w:r w:rsidRPr="002F0F3D">
        <w:rPr>
          <w:sz w:val="48"/>
        </w:rPr>
        <w:t>CHAPTER 2</w:t>
      </w:r>
    </w:p>
    <w:p w:rsidR="0025547E" w:rsidRDefault="0025547E" w:rsidP="0025547E">
      <w:pPr>
        <w:jc w:val="center"/>
      </w:pPr>
    </w:p>
    <w:p w:rsidR="0025547E" w:rsidRDefault="00B73C14" w:rsidP="0025547E">
      <w:pPr>
        <w:pStyle w:val="Heading1"/>
      </w:pPr>
      <w:r>
        <w:t xml:space="preserve">QTrim – A Novel Algorithm for Quality Trimming </w:t>
      </w:r>
      <w:r w:rsidR="00190F6B">
        <w:t>HTS Sequence Data</w:t>
      </w:r>
    </w:p>
    <w:p w:rsidR="0025547E" w:rsidRDefault="0025547E" w:rsidP="0025547E"/>
    <w:p w:rsidR="0025547E" w:rsidRDefault="00DB103B" w:rsidP="00D032D9">
      <w:pPr>
        <w:pStyle w:val="Heading3"/>
      </w:pPr>
      <w:r>
        <w:t xml:space="preserve">2.1 </w:t>
      </w:r>
      <w:r w:rsidR="0025547E">
        <w:t>Introduction</w:t>
      </w:r>
    </w:p>
    <w:p w:rsidR="00D032D9" w:rsidRPr="00D032D9" w:rsidRDefault="00D032D9" w:rsidP="00D032D9"/>
    <w:p w:rsidR="001940FA" w:rsidRDefault="00170E92" w:rsidP="00170E92">
      <w:pPr>
        <w:spacing w:line="480" w:lineRule="auto"/>
        <w:jc w:val="both"/>
      </w:pPr>
      <w:r>
        <w:t>The invention of high</w:t>
      </w:r>
      <w:r w:rsidR="004E55A3">
        <w:t>-</w:t>
      </w:r>
      <w:r>
        <w:t xml:space="preserve">throughput </w:t>
      </w:r>
      <w:r w:rsidR="00482542">
        <w:t>sequencing (</w:t>
      </w:r>
      <w:r w:rsidR="004E55A3">
        <w:t>HTS</w:t>
      </w:r>
      <w:r w:rsidR="00482542">
        <w:t>) technologies</w:t>
      </w:r>
      <w:r>
        <w:t xml:space="preserve">, </w:t>
      </w:r>
      <w:r w:rsidR="007A7064">
        <w:t xml:space="preserve">such as </w:t>
      </w:r>
      <w:r>
        <w:t xml:space="preserve">Roche/454 pyrosequencing, has revolutionized the field of virology </w:t>
      </w:r>
      <w:r w:rsidR="005F307C">
        <w:fldChar w:fldCharType="begin"/>
      </w:r>
      <w:r w:rsidR="005C6043">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r w:rsidR="005F307C">
        <w:fldChar w:fldCharType="separate"/>
      </w:r>
      <w:r w:rsidR="008B520F">
        <w:rPr>
          <w:noProof/>
        </w:rPr>
        <w:t>(Antonelli, 2013)</w:t>
      </w:r>
      <w:r w:rsidR="005F307C">
        <w:fldChar w:fldCharType="end"/>
      </w:r>
      <w:r>
        <w:t>. The c</w:t>
      </w:r>
      <w:r w:rsidRPr="002816BA">
        <w:t xml:space="preserve">urrent </w:t>
      </w:r>
      <w:r w:rsidR="00D97E97">
        <w:t>Roche/</w:t>
      </w:r>
      <w:r w:rsidRPr="002816BA">
        <w:t xml:space="preserve">454 </w:t>
      </w:r>
      <w:r>
        <w:t xml:space="preserve">pyrosequencing </w:t>
      </w:r>
      <w:r w:rsidRPr="002816BA">
        <w:t>technology allows</w:t>
      </w:r>
      <w:r>
        <w:t xml:space="preserve"> for</w:t>
      </w:r>
      <w:r w:rsidRPr="002816BA">
        <w:t xml:space="preserve"> the generation of as many as one million high quality sequence reads with read le</w:t>
      </w:r>
      <w:r>
        <w:t>ngths of up to 1000 base pairs</w:t>
      </w:r>
      <w:r w:rsidR="00294EBA">
        <w:t xml:space="preserve"> (</w:t>
      </w:r>
      <w:hyperlink r:id="rId5" w:history="1">
        <w:r w:rsidR="00294EBA" w:rsidRPr="00294EBA">
          <w:rPr>
            <w:rStyle w:val="Hyperlink"/>
          </w:rPr>
          <w:t>http://www.454.com</w:t>
        </w:r>
      </w:hyperlink>
      <w:r w:rsidR="00294EBA">
        <w:t>)</w:t>
      </w:r>
      <w:r>
        <w:t xml:space="preserve">.  This technology therefore provides unprecedented sampling depth to study highly heterogeneous HIV quasispecies </w:t>
      </w:r>
      <w:r w:rsidR="005F307C">
        <w:fldChar w:fldCharType="begin"/>
      </w:r>
      <w:r w:rsidR="005C6043">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r w:rsidR="005F307C">
        <w:fldChar w:fldCharType="separate"/>
      </w:r>
      <w:r w:rsidR="008B520F">
        <w:rPr>
          <w:noProof/>
        </w:rPr>
        <w:t>(Beerenwinkel and Zagordi, 2011)</w:t>
      </w:r>
      <w:r w:rsidR="005F307C">
        <w:fldChar w:fldCharType="end"/>
      </w:r>
      <w:r>
        <w:t xml:space="preserve">. Since </w:t>
      </w:r>
      <w:r w:rsidRPr="002816BA">
        <w:t xml:space="preserve">large volumes of sequence data </w:t>
      </w:r>
      <w:r>
        <w:t xml:space="preserve">are produced, the data quality has to be high because the </w:t>
      </w:r>
      <w:r w:rsidRPr="002816BA">
        <w:t xml:space="preserve">manual </w:t>
      </w:r>
      <w:proofErr w:type="spellStart"/>
      <w:r w:rsidRPr="002816BA">
        <w:t>curation</w:t>
      </w:r>
      <w:proofErr w:type="spellEnd"/>
      <w:r w:rsidRPr="002816BA">
        <w:t xml:space="preserve"> of quality and</w:t>
      </w:r>
      <w:r>
        <w:t xml:space="preserve"> sequencing</w:t>
      </w:r>
      <w:r w:rsidRPr="002816BA">
        <w:t xml:space="preserve"> errors, as could be done with traditional Sanger sequencing, is no longer feasible. </w:t>
      </w:r>
      <w:r>
        <w:t xml:space="preserve"> </w:t>
      </w:r>
      <w:r w:rsidR="001940FA">
        <w:t xml:space="preserve">One way to ensure high quality data is repetitive HTS of a genomic region generating </w:t>
      </w:r>
      <w:r>
        <w:t>large amount of data, resulting in higher coverage per base</w:t>
      </w:r>
      <w:r w:rsidR="001940FA">
        <w:t xml:space="preserve"> that </w:t>
      </w:r>
      <w:r>
        <w:t>compensates for the lower quality bases to a certain level.  However, sequencing from a sample of HIV quasispecies would mean that every sequence read could represent a unique variant.</w:t>
      </w:r>
      <w:r w:rsidR="001940FA">
        <w:t xml:space="preserve"> Therefore, each sequence read has to be quality controlled</w:t>
      </w:r>
      <w:r w:rsidR="00D97E97">
        <w:t>,</w:t>
      </w:r>
      <w:r w:rsidR="001940FA">
        <w:t xml:space="preserve"> independent of </w:t>
      </w:r>
      <w:r w:rsidR="00D97E97">
        <w:t xml:space="preserve">other sequence </w:t>
      </w:r>
      <w:r w:rsidR="001940FA">
        <w:t>reads</w:t>
      </w:r>
      <w:r w:rsidR="00D97E97">
        <w:t xml:space="preserve"> </w:t>
      </w:r>
      <w:r w:rsidR="001940FA">
        <w:t xml:space="preserve">from same genomic </w:t>
      </w:r>
      <w:r w:rsidR="00D97E97">
        <w:t>region</w:t>
      </w:r>
      <w:r w:rsidR="001940FA">
        <w:t>.</w:t>
      </w:r>
    </w:p>
    <w:p w:rsidR="000B4ACD" w:rsidRDefault="000B4ACD" w:rsidP="00170E92">
      <w:pPr>
        <w:spacing w:line="480" w:lineRule="auto"/>
        <w:jc w:val="both"/>
      </w:pPr>
    </w:p>
    <w:p w:rsidR="000B4ACD" w:rsidDel="00197058" w:rsidRDefault="00170E92" w:rsidP="00170E92">
      <w:pPr>
        <w:spacing w:line="480" w:lineRule="auto"/>
        <w:jc w:val="both"/>
      </w:pPr>
      <w:r w:rsidRPr="002816BA">
        <w:t>One of the major limitations of pyrosequencing is that sequence quality is not consistent, either within a read or between reads generated in the same sequencing run</w:t>
      </w:r>
      <w:r>
        <w:t xml:space="preserve"> </w:t>
      </w:r>
      <w:r w:rsidR="005F307C">
        <w:fldChar w:fldCharType="begin"/>
      </w:r>
      <w:r w:rsidR="005C6043">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5F307C">
        <w:fldChar w:fldCharType="separate"/>
      </w:r>
      <w:r w:rsidR="008B520F">
        <w:rPr>
          <w:noProof/>
        </w:rPr>
        <w:t>(Huse et al., 2007)</w:t>
      </w:r>
      <w:r w:rsidR="005F307C">
        <w:fldChar w:fldCharType="end"/>
      </w:r>
      <w:r>
        <w:t xml:space="preserve"> </w:t>
      </w:r>
      <w:r w:rsidRPr="002816BA">
        <w:t>and, thus, downstream analysis of such data may be compromised as a result of low quality data</w:t>
      </w:r>
      <w:r>
        <w:t xml:space="preserve"> </w:t>
      </w:r>
      <w:r w:rsidR="005F307C">
        <w:fldChar w:fldCharType="begin"/>
      </w:r>
      <w:r w:rsidR="005C6043">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r w:rsidR="005F307C">
        <w:fldChar w:fldCharType="separate"/>
      </w:r>
      <w:r w:rsidR="008B520F">
        <w:rPr>
          <w:noProof/>
        </w:rPr>
        <w:t>(Mardis, 2008)</w:t>
      </w:r>
      <w:r w:rsidR="005F307C">
        <w:fldChar w:fldCharType="end"/>
      </w:r>
      <w:r>
        <w:t xml:space="preserve">. </w:t>
      </w:r>
      <w:r w:rsidRPr="002816BA">
        <w:t xml:space="preserve">The quality scores for </w:t>
      </w:r>
      <w:r>
        <w:t xml:space="preserve">the </w:t>
      </w:r>
      <w:r w:rsidRPr="002816BA">
        <w:t xml:space="preserve">current generation 454 sequencing platforms are similar to PHRED scores </w:t>
      </w:r>
      <w:r w:rsidR="005F307C">
        <w:fldChar w:fldCharType="begin"/>
      </w:r>
      <w:r w:rsidR="005C6043">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r w:rsidR="005F307C">
        <w:fldChar w:fldCharType="separate"/>
      </w:r>
      <w:r w:rsidR="008B520F">
        <w:rPr>
          <w:noProof/>
        </w:rPr>
        <w:t>(Ewing and Green, 1998)</w:t>
      </w:r>
      <w:r w:rsidR="005F307C">
        <w:fldChar w:fldCharType="end"/>
      </w:r>
      <w:r w:rsidRPr="002816BA">
        <w:t xml:space="preserve"> and represent the probability of a base call error at each individually base in a read </w:t>
      </w:r>
      <w:r w:rsidR="005F307C">
        <w:fldChar w:fldCharType="begin"/>
      </w:r>
      <w:r w:rsidR="005C6043">
        <w:instrText xml:space="preserve"> ADDIN EN.CITE &lt;EndNote&gt;&lt;Cite&gt;&lt;Author&gt;Brockman&lt;/Author&gt;&lt;Year&gt;2008&lt;/Year&gt;&lt;RecNum&gt;1307&lt;/RecNum&gt;&lt;record&gt;&lt;rec-number&gt;1307&lt;/rec-number&gt;&lt;foreign-keys&gt;&lt;key app="EN" db-id="fp25zzvrxrd9vke5zxqp9stbssprwstvdddz"&gt;1307&lt;/key&gt;&lt;/foreign-keys&gt;&lt;ref-type name="Journal Article"&gt;17&lt;/ref-type&gt;&lt;contributors&gt;&lt;authors&gt;&lt;author&gt;Brockman, W.&lt;/author&gt;&lt;author&gt;Alvarez, P.&lt;/author&gt;&lt;author&gt;Young, S.&lt;/author&gt;&lt;author&gt;Garber, M.&lt;/author&gt;&lt;author&gt;Giannoukos, G.&lt;/author&gt;&lt;author&gt;Lee, W. L.&lt;/author&gt;&lt;author&gt;Russ, C.&lt;/author&gt;&lt;author&gt;Lander, E. S.&lt;/author&gt;&lt;author&gt;Nusbaum, C.&lt;/author&gt;&lt;author&gt;Jaffe, D. B.&lt;/author&gt;&lt;/authors&gt;&lt;/contributors&gt;&lt;auth-address&gt;Broad Institute of MIT and Harvard, Cambridge, Massachusetts 02141, USA.&lt;/auth-address&gt;&lt;titles&gt;&lt;title&gt;Quality scores and SNP detection in sequencing-by-synthesis systems&lt;/title&gt;&lt;secondary-title&gt;Genome Res&lt;/secondary-title&gt;&lt;/titles&gt;&lt;periodical&gt;&lt;full-title&gt;Genome Res&lt;/full-title&gt;&lt;/periodical&gt;&lt;pages&gt;763-70&lt;/pages&gt;&lt;volume&gt;18&lt;/volume&gt;&lt;number&gt;5&lt;/number&gt;&lt;edition&gt;2008/01/24&lt;/edition&gt;&lt;keywords&gt;&lt;keyword&gt;Diploidy&lt;/keyword&gt;&lt;keyword&gt;Genome, Human&lt;/keyword&gt;&lt;keyword&gt;Haploidy&lt;/keyword&gt;&lt;keyword&gt;Humans&lt;/keyword&gt;&lt;keyword&gt;Polymerase Chain Reaction&lt;/keyword&gt;&lt;keyword&gt;Polymorphism, Single Nucleotide/*genetics&lt;/keyword&gt;&lt;keyword&gt;Quality Control&lt;/keyword&gt;&lt;keyword&gt;Reproducibility of Results&lt;/keyword&gt;&lt;keyword&gt;Sensitivity and Specificity&lt;/keyword&gt;&lt;keyword&gt;Sequence Analysis, DNA/*methods/*standards&lt;/keyword&gt;&lt;/keywords&gt;&lt;dates&gt;&lt;year&gt;2008&lt;/year&gt;&lt;pub-dates&gt;&lt;date&gt;May&lt;/date&gt;&lt;/pub-dates&gt;&lt;/dates&gt;&lt;isbn&gt;1088-9051 (Print)&amp;#xD;1088-9051 (Linking)&lt;/isbn&gt;&lt;accession-num&gt;18212088&lt;/accession-num&gt;&lt;urls&gt;&lt;related-urls&gt;&lt;url&gt;http://www.ncbi.nlm.nih.gov/entrez/query.fcgi?cmd=Retrieve&amp;amp;db=PubMed&amp;amp;dopt=Citation&amp;amp;list_uids=18212088&lt;/url&gt;&lt;/related-urls&gt;&lt;/urls&gt;&lt;custom2&gt;2336812&lt;/custom2&gt;&lt;electronic-resource-num&gt;gr.070227.107 [pii]&amp;#xD;10.1101/gr.070227.107&lt;/electronic-resource-num&gt;&lt;language&gt;eng&lt;/language&gt;&lt;/record&gt;&lt;/Cite&gt;&lt;/EndNote&gt;</w:instrText>
      </w:r>
      <w:r w:rsidR="005F307C">
        <w:fldChar w:fldCharType="separate"/>
      </w:r>
      <w:r w:rsidR="008B520F">
        <w:rPr>
          <w:noProof/>
        </w:rPr>
        <w:t>(Brockman et al., 2008)</w:t>
      </w:r>
      <w:r w:rsidR="005F307C">
        <w:fldChar w:fldCharType="end"/>
      </w:r>
      <w:r w:rsidRPr="002816BA">
        <w:t>.  These quality scores range from 0 to 40 and are log-scaled</w:t>
      </w:r>
      <w:r>
        <w:t xml:space="preserve"> </w:t>
      </w:r>
      <w:r w:rsidR="005F307C">
        <w:fldChar w:fldCharType="begin"/>
      </w:r>
      <w:r w:rsidR="005C6043">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5F307C">
        <w:fldChar w:fldCharType="separate"/>
      </w:r>
      <w:r w:rsidR="008B520F">
        <w:rPr>
          <w:noProof/>
        </w:rPr>
        <w:t>(Cock et al., 2010)</w:t>
      </w:r>
      <w:r w:rsidR="005F307C">
        <w:fldChar w:fldCharType="end"/>
      </w:r>
      <w:r w:rsidRPr="002816BA">
        <w:t>, meaning that scores of 30 and 40 represent a probability of an incorrect base call of 1 in 1000 and 1 in 10000 respectively.</w:t>
      </w:r>
      <w:r>
        <w:t xml:space="preserve"> </w:t>
      </w:r>
      <w:r w:rsidRPr="002816BA">
        <w:t>As with most sequencing approaches, the quality of sequence data generated using 454 pyrosequencing decreases linearly across a sequence read</w:t>
      </w:r>
      <w:r>
        <w:t xml:space="preserve"> </w:t>
      </w:r>
      <w:r w:rsidR="005F307C">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rsidR="005C6043">
        <w:instrText xml:space="preserve"> ADDIN EN.CITE </w:instrText>
      </w:r>
      <w:r w:rsidR="005F307C">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rsidR="005C6043">
        <w:instrText xml:space="preserve"> ADDIN EN.CITE.DATA </w:instrText>
      </w:r>
      <w:r w:rsidR="005F307C">
        <w:fldChar w:fldCharType="end"/>
      </w:r>
      <w:r w:rsidR="005F307C">
        <w:fldChar w:fldCharType="separate"/>
      </w:r>
      <w:r w:rsidR="008B520F">
        <w:rPr>
          <w:noProof/>
        </w:rPr>
        <w:t>(Gilles et al., 2011; Suzuki et al., 2011)</w:t>
      </w:r>
      <w:r w:rsidR="005F307C">
        <w:fldChar w:fldCharType="end"/>
      </w:r>
      <w:r w:rsidRPr="002816BA">
        <w:t xml:space="preserve">. </w:t>
      </w:r>
      <w:r>
        <w:t xml:space="preserve">The identification of a true base with a high quality score is pertinent, particularly in HIV drug resistance studies where low quality sequence data might represent artificial viral mutations </w:t>
      </w:r>
      <w:r w:rsidR="005F307C">
        <w:fldChar w:fldCharType="begin"/>
      </w:r>
      <w:r w:rsidR="005C6043">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rsidR="005F307C">
        <w:fldChar w:fldCharType="separate"/>
      </w:r>
      <w:r w:rsidR="008B520F">
        <w:rPr>
          <w:noProof/>
        </w:rPr>
        <w:t>(Kunin et al., 2009)</w:t>
      </w:r>
      <w:r w:rsidR="005F307C">
        <w:fldChar w:fldCharType="end"/>
      </w:r>
      <w:r>
        <w:t xml:space="preserve"> affecting resistance test on the whole. </w:t>
      </w:r>
      <w:r w:rsidRPr="002816BA">
        <w:t xml:space="preserve">Thus, in many instances it is imperative to undertake quality filtering of 454 sequence data </w:t>
      </w:r>
      <w:r>
        <w:t xml:space="preserve">to remove those low scored bases </w:t>
      </w:r>
      <w:r w:rsidRPr="002816BA">
        <w:t>prior to subsequent analysis</w:t>
      </w:r>
      <w:r w:rsidR="008E715A">
        <w:t xml:space="preserve">. </w:t>
      </w:r>
      <w:r w:rsidRPr="002816BA">
        <w:t>Quality trimming generally entails some form of iterative removal from one or both ends of a sequence read with the primary goal to ensure that the resultant read is of high quality</w:t>
      </w:r>
      <w:r>
        <w:t xml:space="preserve">. </w:t>
      </w:r>
      <w:r w:rsidRPr="002816BA">
        <w:t xml:space="preserve">Quality trimming </w:t>
      </w:r>
      <w:r w:rsidR="00AB79A3">
        <w:t>methods</w:t>
      </w:r>
      <w:r w:rsidRPr="002816BA">
        <w:t xml:space="preserve"> range from strict approaches that have zero tolerance of low quality base calls in the output reads </w:t>
      </w:r>
      <w:r w:rsidR="005F307C">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rsidR="005C6043">
        <w:instrText xml:space="preserve"> ADDIN EN.CITE </w:instrText>
      </w:r>
      <w:r w:rsidR="005F307C">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rsidR="005C6043">
        <w:instrText xml:space="preserve"> ADDIN EN.CITE.DATA </w:instrText>
      </w:r>
      <w:r w:rsidR="005F307C">
        <w:fldChar w:fldCharType="end"/>
      </w:r>
      <w:r w:rsidR="005F307C">
        <w:fldChar w:fldCharType="separate"/>
      </w:r>
      <w:r w:rsidR="008B520F">
        <w:rPr>
          <w:noProof/>
        </w:rPr>
        <w:t>(Delport et al.; Gianella et al., 2011)</w:t>
      </w:r>
      <w:r w:rsidR="005F307C">
        <w:fldChar w:fldCharType="end"/>
      </w:r>
      <w:r w:rsidR="00740574">
        <w:t xml:space="preserve"> </w:t>
      </w:r>
      <w:r w:rsidRPr="002816BA">
        <w:t xml:space="preserve">through to averaging approaches </w:t>
      </w:r>
      <w:r w:rsidR="00D4237B">
        <w:t xml:space="preserve">that </w:t>
      </w:r>
      <w:r w:rsidR="003A2144">
        <w:t>allow</w:t>
      </w:r>
      <w:r w:rsidRPr="002816BA">
        <w:t xml:space="preserve"> the inclusion of a proportion of low quality base calls within an output read </w:t>
      </w:r>
      <w:r w:rsidR="005F307C">
        <w:fldChar w:fldCharType="begin"/>
      </w:r>
      <w:r w:rsidR="005C6043">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5F307C">
        <w:fldChar w:fldCharType="separate"/>
      </w:r>
      <w:r w:rsidR="008B520F">
        <w:rPr>
          <w:noProof/>
        </w:rPr>
        <w:t>(Chou and Holmes, 2001; Schmieder and Edwards, 2011)</w:t>
      </w:r>
      <w:r w:rsidR="005F307C">
        <w:fldChar w:fldCharType="end"/>
      </w:r>
      <w:r w:rsidRPr="002816BA">
        <w:t xml:space="preserve">.  </w:t>
      </w:r>
      <w:r w:rsidR="00197058">
        <w:t xml:space="preserve">Algorithms like PRINSEQ </w:t>
      </w:r>
      <w:r w:rsidR="005F307C">
        <w:fldChar w:fldCharType="begin"/>
      </w:r>
      <w:r w:rsidR="005C6043">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5F307C">
        <w:fldChar w:fldCharType="separate"/>
      </w:r>
      <w:r w:rsidR="008B520F">
        <w:rPr>
          <w:noProof/>
        </w:rPr>
        <w:t>(Schmieder and Edwards, 2011)</w:t>
      </w:r>
      <w:r w:rsidR="005F307C">
        <w:fldChar w:fldCharType="end"/>
      </w:r>
      <w:r w:rsidR="00197058">
        <w:t xml:space="preserve">, </w:t>
      </w:r>
      <w:proofErr w:type="spellStart"/>
      <w:r w:rsidR="00197058">
        <w:t>Geneious</w:t>
      </w:r>
      <w:proofErr w:type="spellEnd"/>
      <w:r w:rsidR="00197058">
        <w:t xml:space="preserve"> </w:t>
      </w:r>
      <w:r w:rsidR="005F307C">
        <w:fldChar w:fldCharType="begin"/>
      </w:r>
      <w:r w:rsidR="005C6043">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5F307C">
        <w:fldChar w:fldCharType="separate"/>
      </w:r>
      <w:r w:rsidR="008B520F">
        <w:rPr>
          <w:noProof/>
        </w:rPr>
        <w:t>(Kearse et al., 2012)</w:t>
      </w:r>
      <w:r w:rsidR="005F307C">
        <w:fldChar w:fldCharType="end"/>
      </w:r>
      <w:r w:rsidR="00197058">
        <w:t xml:space="preserve"> and LUCY </w:t>
      </w:r>
      <w:r w:rsidR="005F307C">
        <w:fldChar w:fldCharType="begin"/>
      </w:r>
      <w:r w:rsidR="005C6043">
        <w:instrText xml:space="preserve"> ADDIN EN.CITE &lt;EndNo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5F307C">
        <w:fldChar w:fldCharType="separate"/>
      </w:r>
      <w:r w:rsidR="008B520F">
        <w:rPr>
          <w:noProof/>
        </w:rPr>
        <w:t>(Li and Chou, 2004)</w:t>
      </w:r>
      <w:r w:rsidR="005F307C">
        <w:fldChar w:fldCharType="end"/>
      </w:r>
      <w:r w:rsidR="00197058">
        <w:t xml:space="preserve"> that use averaging approach are available but the output reads have large number of poor quality bases or large number of reads are discarded. We have</w:t>
      </w:r>
      <w:r w:rsidRPr="002816BA">
        <w:t xml:space="preserve"> </w:t>
      </w:r>
      <w:r w:rsidR="00197058">
        <w:t>developed</w:t>
      </w:r>
      <w:r w:rsidR="00197058" w:rsidRPr="002816BA">
        <w:t xml:space="preserve"> </w:t>
      </w:r>
      <w:r w:rsidRPr="002816BA">
        <w:t xml:space="preserve">a quality trimming algorithm (QTrim) that uses a novel averaging approach to </w:t>
      </w:r>
      <w:r w:rsidR="00492B55">
        <w:t xml:space="preserve">minimize poor quality bases and </w:t>
      </w:r>
      <w:r w:rsidRPr="002816BA">
        <w:t>maximize the output of high quality reads from 454 sequence data.</w:t>
      </w:r>
      <w:r>
        <w:t xml:space="preserve">  To enable its use by a broad range of researchers, QTrim is available as a standalone python </w:t>
      </w:r>
      <w:r w:rsidR="00BE2DA9">
        <w:t xml:space="preserve">executable </w:t>
      </w:r>
      <w:r>
        <w:t xml:space="preserve">script for individuals with computational expertise and as a web-interface for individuals with little, or no, bioinformatics experience. </w:t>
      </w:r>
    </w:p>
    <w:p w:rsidR="0031381A" w:rsidRDefault="0031381A" w:rsidP="0031381A">
      <w:pPr>
        <w:spacing w:line="480" w:lineRule="auto"/>
        <w:jc w:val="both"/>
      </w:pPr>
    </w:p>
    <w:p w:rsidR="00C5154F" w:rsidRDefault="00DB103B" w:rsidP="00197058">
      <w:pPr>
        <w:pStyle w:val="Heading3"/>
      </w:pPr>
      <w:r>
        <w:t xml:space="preserve">2.2 </w:t>
      </w:r>
      <w:r w:rsidR="00C5154F">
        <w:t>Methods and Materials</w:t>
      </w:r>
    </w:p>
    <w:p w:rsidR="00C5154F" w:rsidRDefault="00C5154F" w:rsidP="00C5154F"/>
    <w:p w:rsidR="000B4ACD" w:rsidRPr="0041628F" w:rsidRDefault="000B4ACD" w:rsidP="00C5154F"/>
    <w:p w:rsidR="00333637" w:rsidRDefault="00C5154F" w:rsidP="00C5154F">
      <w:pPr>
        <w:spacing w:line="480" w:lineRule="auto"/>
        <w:jc w:val="both"/>
      </w:pPr>
      <w:r>
        <w:t>QTrim</w:t>
      </w:r>
      <w:r w:rsidR="00482542">
        <w:t xml:space="preserve"> is a </w:t>
      </w:r>
      <w:r w:rsidR="00197058">
        <w:t>p</w:t>
      </w:r>
      <w:r w:rsidR="00482542">
        <w:t xml:space="preserve">ython </w:t>
      </w:r>
      <w:r w:rsidR="00197058">
        <w:t xml:space="preserve">quality trimming bioinformatics tool </w:t>
      </w:r>
      <w:r w:rsidR="00482542">
        <w:t xml:space="preserve">and </w:t>
      </w:r>
      <w:r>
        <w:t xml:space="preserve">takes as input a </w:t>
      </w:r>
      <w:proofErr w:type="spellStart"/>
      <w:r>
        <w:t>fastq</w:t>
      </w:r>
      <w:proofErr w:type="spellEnd"/>
      <w:r>
        <w:t xml:space="preserve"> file or a </w:t>
      </w:r>
      <w:proofErr w:type="spellStart"/>
      <w:r>
        <w:t>fasta</w:t>
      </w:r>
      <w:proofErr w:type="spellEnd"/>
      <w:r>
        <w:t xml:space="preserve"> file with its associated </w:t>
      </w:r>
      <w:r w:rsidR="00482542">
        <w:t>quality (</w:t>
      </w:r>
      <w:r>
        <w:t>.</w:t>
      </w:r>
      <w:proofErr w:type="spellStart"/>
      <w:r>
        <w:t>qual</w:t>
      </w:r>
      <w:proofErr w:type="spellEnd"/>
      <w:r w:rsidR="00482542">
        <w:t>)</w:t>
      </w:r>
      <w:r>
        <w:t xml:space="preserve"> file</w:t>
      </w:r>
      <w:r w:rsidR="00883599">
        <w:t xml:space="preserve">. If a combination of </w:t>
      </w:r>
      <w:proofErr w:type="spellStart"/>
      <w:r w:rsidR="00883599">
        <w:t>fasta</w:t>
      </w:r>
      <w:proofErr w:type="spellEnd"/>
      <w:r w:rsidR="00883599">
        <w:t xml:space="preserve"> and </w:t>
      </w:r>
      <w:proofErr w:type="spellStart"/>
      <w:r w:rsidR="00883599">
        <w:t>qual</w:t>
      </w:r>
      <w:proofErr w:type="spellEnd"/>
      <w:r w:rsidR="00883599">
        <w:t xml:space="preserve"> files are submitted, they are converted to </w:t>
      </w:r>
      <w:proofErr w:type="spellStart"/>
      <w:r w:rsidR="00883599">
        <w:t>fastq</w:t>
      </w:r>
      <w:proofErr w:type="spellEnd"/>
      <w:r w:rsidR="00883599">
        <w:t xml:space="preserve"> format. QTrim reads sequences from the input file one at a time using </w:t>
      </w:r>
      <w:proofErr w:type="spellStart"/>
      <w:r w:rsidR="00883599">
        <w:t>biopython</w:t>
      </w:r>
      <w:proofErr w:type="spellEnd"/>
      <w:r w:rsidR="00883599">
        <w:t xml:space="preserve"> package (</w:t>
      </w:r>
      <w:hyperlink r:id="rId6" w:history="1">
        <w:r w:rsidR="0062572B" w:rsidRPr="000D4AC0">
          <w:rPr>
            <w:rStyle w:val="Hyperlink"/>
          </w:rPr>
          <w:t>www.biopython.org</w:t>
        </w:r>
      </w:hyperlink>
      <w:r w:rsidR="00883599">
        <w:t>)</w:t>
      </w:r>
      <w:r w:rsidR="0062572B">
        <w:t xml:space="preserve"> </w:t>
      </w:r>
      <w:r w:rsidR="005F307C">
        <w:fldChar w:fldCharType="begin"/>
      </w:r>
      <w:r w:rsidR="005C6043">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5F307C">
        <w:fldChar w:fldCharType="separate"/>
      </w:r>
      <w:r w:rsidR="00FF3FFA">
        <w:rPr>
          <w:noProof/>
        </w:rPr>
        <w:t>(Cock et al., 2009)</w:t>
      </w:r>
      <w:r w:rsidR="005F307C">
        <w:fldChar w:fldCharType="end"/>
      </w:r>
      <w:r w:rsidR="00883599">
        <w:t>.</w:t>
      </w:r>
      <w:r w:rsidR="0086776D">
        <w:t xml:space="preserve"> QTrim </w:t>
      </w:r>
      <w:r w:rsidR="00600D99">
        <w:t xml:space="preserve">trims the input sequences </w:t>
      </w:r>
      <w:r w:rsidR="000229EE">
        <w:t>based on the nucleotide quality score</w:t>
      </w:r>
      <w:r w:rsidR="004A00E7">
        <w:t xml:space="preserve">. </w:t>
      </w:r>
      <w:r w:rsidR="000229EE">
        <w:t xml:space="preserve">The first step in QTrim is removal of any ambiguous base </w:t>
      </w:r>
      <w:r w:rsidR="004A00E7">
        <w:t>(</w:t>
      </w:r>
      <w:r w:rsidR="000229EE">
        <w:t>Ns</w:t>
      </w:r>
      <w:r w:rsidR="004A00E7">
        <w:t>)</w:t>
      </w:r>
      <w:r w:rsidR="000229EE">
        <w:t xml:space="preserve"> that </w:t>
      </w:r>
      <w:proofErr w:type="gramStart"/>
      <w:r w:rsidR="000229EE">
        <w:t>have</w:t>
      </w:r>
      <w:proofErr w:type="gramEnd"/>
      <w:r w:rsidR="000229EE">
        <w:t xml:space="preserve"> quality score of zero at the 3’ end of sequences</w:t>
      </w:r>
      <w:r w:rsidR="00207472">
        <w:t>. It is then,</w:t>
      </w:r>
      <w:r w:rsidR="000229EE">
        <w:t xml:space="preserve"> followed by three sequential </w:t>
      </w:r>
      <w:r w:rsidR="004A00E7">
        <w:t xml:space="preserve">trimming </w:t>
      </w:r>
      <w:r w:rsidR="000229EE">
        <w:t xml:space="preserve">steps </w:t>
      </w:r>
      <w:r w:rsidR="004A00E7">
        <w:t xml:space="preserve">detailed as below </w:t>
      </w:r>
      <w:r w:rsidR="000229EE">
        <w:t>before final output of the clean reads (Figure 2.1</w:t>
      </w:r>
      <w:r w:rsidR="004A00E7">
        <w:t>)</w:t>
      </w:r>
      <w:r w:rsidR="000229EE">
        <w:t>:</w:t>
      </w:r>
    </w:p>
    <w:p w:rsidR="000229EE" w:rsidRPr="00111BA6" w:rsidRDefault="00EB5EE9" w:rsidP="000229EE">
      <w:pPr>
        <w:pStyle w:val="ListParagraph"/>
        <w:numPr>
          <w:ilvl w:val="0"/>
          <w:numId w:val="8"/>
        </w:numPr>
        <w:spacing w:line="480" w:lineRule="auto"/>
        <w:jc w:val="both"/>
      </w:pPr>
      <w:r>
        <w:rPr>
          <w:rFonts w:cs="Myriad Pro"/>
          <w:color w:val="141413"/>
        </w:rPr>
        <w:t>QTrim checks if a sequence read is</w:t>
      </w:r>
      <w:r w:rsidR="006564FA">
        <w:rPr>
          <w:rFonts w:cs="Myriad Pro"/>
          <w:color w:val="141413"/>
        </w:rPr>
        <w:t xml:space="preserve"> greater or equal to the minimum required sequence </w:t>
      </w:r>
      <w:r>
        <w:rPr>
          <w:rFonts w:cs="Myriad Pro"/>
          <w:color w:val="141413"/>
        </w:rPr>
        <w:t xml:space="preserve">read </w:t>
      </w:r>
      <w:r w:rsidR="006564FA">
        <w:rPr>
          <w:rFonts w:cs="Myriad Pro"/>
          <w:color w:val="141413"/>
        </w:rPr>
        <w:t xml:space="preserve">length. If </w:t>
      </w:r>
      <w:proofErr w:type="gramStart"/>
      <w:r w:rsidR="00F87657">
        <w:rPr>
          <w:rFonts w:cs="Myriad Pro"/>
          <w:color w:val="141413"/>
        </w:rPr>
        <w:t>this criteria</w:t>
      </w:r>
      <w:proofErr w:type="gramEnd"/>
      <w:r w:rsidR="00F87657">
        <w:rPr>
          <w:rFonts w:cs="Myriad Pro"/>
          <w:color w:val="141413"/>
        </w:rPr>
        <w:t xml:space="preserve"> is </w:t>
      </w:r>
      <w:r w:rsidR="006564FA">
        <w:rPr>
          <w:rFonts w:cs="Myriad Pro"/>
          <w:color w:val="141413"/>
        </w:rPr>
        <w:t>satisfie</w:t>
      </w:r>
      <w:r w:rsidR="00F87657">
        <w:rPr>
          <w:rFonts w:cs="Myriad Pro"/>
          <w:color w:val="141413"/>
        </w:rPr>
        <w:t>d</w:t>
      </w:r>
      <w:r w:rsidR="006564FA">
        <w:rPr>
          <w:rFonts w:cs="Myriad Pro"/>
          <w:color w:val="141413"/>
        </w:rPr>
        <w:t xml:space="preserve"> then </w:t>
      </w:r>
      <w:r w:rsidR="00D56D9F">
        <w:rPr>
          <w:rFonts w:cs="Myriad Pro"/>
          <w:color w:val="141413"/>
        </w:rPr>
        <w:t>the mean quality of the bases across a read</w:t>
      </w:r>
      <w:r w:rsidR="006564FA">
        <w:rPr>
          <w:rFonts w:cs="Myriad Pro"/>
          <w:color w:val="141413"/>
        </w:rPr>
        <w:t xml:space="preserve"> is checked</w:t>
      </w:r>
      <w:r w:rsidR="00D56D9F">
        <w:rPr>
          <w:rFonts w:cs="Myriad Pro"/>
          <w:color w:val="141413"/>
        </w:rPr>
        <w:t xml:space="preserve">. If the mean quality is less than threshold quality, a single base is trimmed out from 3’ end. This process is </w:t>
      </w:r>
      <w:r w:rsidR="00D97E97">
        <w:rPr>
          <w:rFonts w:cs="Myriad Pro"/>
          <w:color w:val="141413"/>
        </w:rPr>
        <w:t xml:space="preserve">looped </w:t>
      </w:r>
      <w:r w:rsidR="00573933">
        <w:rPr>
          <w:rFonts w:cs="Myriad Pro"/>
          <w:color w:val="141413"/>
        </w:rPr>
        <w:t>until</w:t>
      </w:r>
      <w:r w:rsidR="00573933" w:rsidRPr="0010270F">
        <w:rPr>
          <w:rFonts w:cs="Myriad Pro"/>
          <w:color w:val="141413"/>
        </w:rPr>
        <w:t xml:space="preserve"> </w:t>
      </w:r>
      <w:r w:rsidR="00573933">
        <w:rPr>
          <w:rFonts w:cs="Myriad Pro"/>
          <w:color w:val="141413"/>
        </w:rPr>
        <w:t xml:space="preserve">the </w:t>
      </w:r>
      <w:r w:rsidR="00573933" w:rsidRPr="0010270F">
        <w:rPr>
          <w:rFonts w:cs="Myriad Pro"/>
          <w:color w:val="141413"/>
        </w:rPr>
        <w:t xml:space="preserve">mean quality score </w:t>
      </w:r>
      <w:r w:rsidR="00573933">
        <w:rPr>
          <w:rFonts w:cs="Myriad Pro"/>
          <w:color w:val="141413"/>
        </w:rPr>
        <w:t xml:space="preserve">across the read </w:t>
      </w:r>
      <w:r w:rsidR="00573933" w:rsidRPr="0010270F">
        <w:rPr>
          <w:rFonts w:cs="Myriad Pro"/>
          <w:color w:val="141413"/>
        </w:rPr>
        <w:t>satisfies the quality threshold</w:t>
      </w:r>
      <w:r w:rsidR="00ED4D85">
        <w:rPr>
          <w:rFonts w:cs="Myriad Pro"/>
          <w:color w:val="141413"/>
        </w:rPr>
        <w:t xml:space="preserve"> (Figure 2.2 A)</w:t>
      </w:r>
      <w:r w:rsidR="006564FA">
        <w:rPr>
          <w:rFonts w:cs="Myriad Pro"/>
          <w:color w:val="141413"/>
        </w:rPr>
        <w:t>. The</w:t>
      </w:r>
      <w:r w:rsidR="00F87657">
        <w:rPr>
          <w:rFonts w:cs="Myriad Pro"/>
          <w:color w:val="141413"/>
        </w:rPr>
        <w:t xml:space="preserve"> resulting</w:t>
      </w:r>
      <w:r w:rsidR="006564FA">
        <w:rPr>
          <w:rFonts w:cs="Myriad Pro"/>
          <w:color w:val="141413"/>
        </w:rPr>
        <w:t xml:space="preserve"> read is discarded if it does not satisfy the </w:t>
      </w:r>
      <w:r>
        <w:rPr>
          <w:rFonts w:cs="Myriad Pro"/>
          <w:color w:val="141413"/>
        </w:rPr>
        <w:t xml:space="preserve">required </w:t>
      </w:r>
      <w:r w:rsidR="006564FA">
        <w:rPr>
          <w:rFonts w:cs="Myriad Pro"/>
          <w:color w:val="141413"/>
        </w:rPr>
        <w:t xml:space="preserve">minimum sequence </w:t>
      </w:r>
      <w:r>
        <w:rPr>
          <w:rFonts w:cs="Myriad Pro"/>
          <w:color w:val="141413"/>
        </w:rPr>
        <w:t xml:space="preserve">read </w:t>
      </w:r>
      <w:r w:rsidR="006564FA">
        <w:rPr>
          <w:rFonts w:cs="Myriad Pro"/>
          <w:color w:val="141413"/>
        </w:rPr>
        <w:t>length.</w:t>
      </w:r>
    </w:p>
    <w:p w:rsidR="00ED4D85" w:rsidRDefault="006564FA" w:rsidP="00111BA6">
      <w:pPr>
        <w:pStyle w:val="ListParagraph"/>
        <w:numPr>
          <w:ilvl w:val="0"/>
          <w:numId w:val="8"/>
        </w:numPr>
        <w:spacing w:line="480" w:lineRule="auto"/>
        <w:jc w:val="both"/>
      </w:pPr>
      <w:r w:rsidRPr="00B3591E">
        <w:rPr>
          <w:rFonts w:cs="Myriad Pro"/>
          <w:color w:val="141413"/>
        </w:rPr>
        <w:t xml:space="preserve">For a sequence read that satisfies both minimum </w:t>
      </w:r>
      <w:r w:rsidR="00EB5EE9">
        <w:rPr>
          <w:rFonts w:cs="Myriad Pro"/>
          <w:color w:val="141413"/>
        </w:rPr>
        <w:t xml:space="preserve">read </w:t>
      </w:r>
      <w:r w:rsidRPr="00B3591E">
        <w:rPr>
          <w:rFonts w:cs="Myriad Pro"/>
          <w:color w:val="141413"/>
        </w:rPr>
        <w:t>length and mean quality in step 1 above, further trimming is done using a</w:t>
      </w:r>
      <w:r w:rsidR="00573933" w:rsidRPr="00B3591E">
        <w:rPr>
          <w:rFonts w:cs="Myriad Pro"/>
          <w:color w:val="141413"/>
        </w:rPr>
        <w:t xml:space="preserve"> sliding window approach that evaluates the mean quality score of the last N number of nucleotides at 3’ end (N is equal to the window size).  If the mean quality score of the bases within the window is </w:t>
      </w:r>
      <w:r w:rsidR="00262953" w:rsidRPr="00B3591E">
        <w:rPr>
          <w:rFonts w:cs="Myriad Pro"/>
          <w:color w:val="141413"/>
        </w:rPr>
        <w:t>less than the required mean quality</w:t>
      </w:r>
      <w:r w:rsidR="00573933" w:rsidRPr="00B3591E">
        <w:rPr>
          <w:rFonts w:cs="Myriad Pro"/>
          <w:color w:val="141413"/>
        </w:rPr>
        <w:t xml:space="preserve">, a single base is </w:t>
      </w:r>
      <w:r w:rsidR="00262953" w:rsidRPr="00B3591E">
        <w:rPr>
          <w:rFonts w:cs="Myriad Pro"/>
          <w:color w:val="141413"/>
        </w:rPr>
        <w:t>trimmed out</w:t>
      </w:r>
      <w:r w:rsidR="00573933" w:rsidRPr="00B3591E">
        <w:rPr>
          <w:rFonts w:cs="Myriad Pro"/>
          <w:color w:val="141413"/>
        </w:rPr>
        <w:t xml:space="preserve"> from the 3’ end and the window is reset</w:t>
      </w:r>
      <w:r w:rsidR="00ED4D85" w:rsidRPr="00B3591E">
        <w:rPr>
          <w:rFonts w:cs="Myriad Pro"/>
          <w:color w:val="141413"/>
        </w:rPr>
        <w:t xml:space="preserve"> (Figure 2.2 B)</w:t>
      </w:r>
      <w:r w:rsidR="00262953" w:rsidRPr="00B3591E">
        <w:rPr>
          <w:rFonts w:cs="Myriad Pro"/>
          <w:color w:val="141413"/>
        </w:rPr>
        <w:t xml:space="preserve">. The process is repeated </w:t>
      </w:r>
      <w:r w:rsidR="00EB5EE9">
        <w:rPr>
          <w:rFonts w:cs="Myriad Pro"/>
          <w:color w:val="141413"/>
        </w:rPr>
        <w:t>until the mean quality in the window is satisfied</w:t>
      </w:r>
      <w:r w:rsidR="00262953" w:rsidRPr="00B3591E">
        <w:rPr>
          <w:rFonts w:cs="Myriad Pro"/>
          <w:color w:val="141413"/>
        </w:rPr>
        <w:t xml:space="preserve">. </w:t>
      </w:r>
    </w:p>
    <w:p w:rsidR="00B3591E" w:rsidRPr="00B3591E" w:rsidRDefault="00B3591E" w:rsidP="00B3591E">
      <w:pPr>
        <w:spacing w:line="480" w:lineRule="auto"/>
        <w:ind w:left="720"/>
        <w:jc w:val="both"/>
        <w:rPr>
          <w:rFonts w:cs="Myriad Pro"/>
          <w:color w:val="141413"/>
        </w:rPr>
      </w:pPr>
      <w:r w:rsidRPr="00B3591E">
        <w:rPr>
          <w:rFonts w:cs="Myriad Pro"/>
          <w:color w:val="141413"/>
        </w:rPr>
        <w:t xml:space="preserve">The sequence is discarded if the </w:t>
      </w:r>
      <w:r w:rsidR="00EB5EE9">
        <w:rPr>
          <w:rFonts w:cs="Myriad Pro"/>
          <w:color w:val="141413"/>
        </w:rPr>
        <w:t xml:space="preserve">read </w:t>
      </w:r>
      <w:r w:rsidRPr="00B3591E">
        <w:rPr>
          <w:rFonts w:cs="Myriad Pro"/>
          <w:color w:val="141413"/>
        </w:rPr>
        <w:t xml:space="preserve">length is below the minimum read length although there can be further trimming. </w:t>
      </w:r>
    </w:p>
    <w:p w:rsidR="00B3591E" w:rsidRDefault="00B3591E" w:rsidP="00B3591E">
      <w:pPr>
        <w:pStyle w:val="ListParagraph"/>
        <w:numPr>
          <w:ilvl w:val="0"/>
          <w:numId w:val="8"/>
        </w:numPr>
        <w:spacing w:line="480" w:lineRule="auto"/>
        <w:jc w:val="both"/>
      </w:pPr>
      <w:r w:rsidRPr="00B3591E">
        <w:rPr>
          <w:rFonts w:cs="Myriad Pro"/>
          <w:color w:val="141413"/>
        </w:rPr>
        <w:t xml:space="preserve">In the third and the last trimming step, QTrim checks the quality score of the last nucleotides from the 3’ end. QTrim iteratively trims out the last nucleotide until the quality score of the last nucleotide in the </w:t>
      </w:r>
      <w:r w:rsidR="00EB5EE9">
        <w:rPr>
          <w:rFonts w:cs="Myriad Pro"/>
          <w:color w:val="141413"/>
        </w:rPr>
        <w:t xml:space="preserve">sequence is </w:t>
      </w:r>
      <w:r w:rsidRPr="00B3591E">
        <w:rPr>
          <w:rFonts w:cs="Myriad Pro"/>
          <w:color w:val="141413"/>
        </w:rPr>
        <w:t xml:space="preserve">greater or equal to quality threshold value (Figure 2.2 C). </w:t>
      </w:r>
      <w:r w:rsidR="000B4ACD">
        <w:rPr>
          <w:rFonts w:cs="Myriad Pro"/>
          <w:color w:val="141413"/>
        </w:rPr>
        <w:t xml:space="preserve">Finally, the read is saved in an output </w:t>
      </w:r>
      <w:r w:rsidRPr="00B3591E">
        <w:rPr>
          <w:rFonts w:cs="Myriad Pro"/>
          <w:color w:val="141413"/>
        </w:rPr>
        <w:t>file.</w:t>
      </w:r>
    </w:p>
    <w:p w:rsidR="000B4ACD" w:rsidRDefault="000B4ACD" w:rsidP="00ED4D85">
      <w:pPr>
        <w:spacing w:line="480" w:lineRule="auto"/>
        <w:jc w:val="both"/>
      </w:pPr>
    </w:p>
    <w:p w:rsidR="00ED4D85" w:rsidRDefault="003A3753" w:rsidP="00ED4D85">
      <w:pPr>
        <w:spacing w:line="480" w:lineRule="auto"/>
        <w:jc w:val="both"/>
        <w:rPr>
          <w:rFonts w:cs="Myriad Pro"/>
          <w:color w:val="141413"/>
        </w:rPr>
      </w:pPr>
      <w:r>
        <w:t xml:space="preserve">For desired optimal quality trimming, </w:t>
      </w:r>
      <w:r w:rsidR="002005A0">
        <w:t xml:space="preserve">the </w:t>
      </w:r>
      <w:r>
        <w:t>user is required</w:t>
      </w:r>
      <w:r w:rsidRPr="002816BA">
        <w:t xml:space="preserve"> </w:t>
      </w:r>
      <w:r>
        <w:t xml:space="preserve">to set </w:t>
      </w:r>
      <w:r w:rsidRPr="002816BA">
        <w:t>three parameters</w:t>
      </w:r>
      <w:r>
        <w:t xml:space="preserve"> – mean quality across a sequence read, minimum output sequence read length and sliding window size. </w:t>
      </w:r>
      <w:r w:rsidRPr="002816BA">
        <w:t xml:space="preserve"> The quality threshold is the mean quality that </w:t>
      </w:r>
      <w:r>
        <w:t xml:space="preserve">each </w:t>
      </w:r>
      <w:r w:rsidRPr="002816BA">
        <w:t xml:space="preserve">trimmed read </w:t>
      </w:r>
      <w:r>
        <w:t>must</w:t>
      </w:r>
      <w:r w:rsidRPr="002816BA">
        <w:t xml:space="preserve"> satisfy, the second defines the minimum </w:t>
      </w:r>
      <w:r>
        <w:t xml:space="preserve">allowed read </w:t>
      </w:r>
      <w:r w:rsidRPr="002816BA">
        <w:t xml:space="preserve">length (base pairs) a read can </w:t>
      </w:r>
      <w:r w:rsidR="00ED4D85" w:rsidRPr="002816BA">
        <w:t>reach during trimming before being discarded, while the final parameter (optional) defines the window siz</w:t>
      </w:r>
      <w:r w:rsidR="00ED4D85">
        <w:t xml:space="preserve">e </w:t>
      </w:r>
      <w:r w:rsidR="00ED4D85" w:rsidRPr="002816BA">
        <w:t xml:space="preserve">to be used during trimming.  If no </w:t>
      </w:r>
      <w:r w:rsidR="00ED4D85">
        <w:t xml:space="preserve">sliding </w:t>
      </w:r>
      <w:r w:rsidR="00ED4D85" w:rsidRPr="002816BA">
        <w:t xml:space="preserve">window size is defined </w:t>
      </w:r>
      <w:r w:rsidR="00ED4D85" w:rsidRPr="002816BA">
        <w:rPr>
          <w:rFonts w:cs="Myriad Pro"/>
          <w:color w:val="141413"/>
        </w:rPr>
        <w:t xml:space="preserve">at input </w:t>
      </w:r>
      <w:r w:rsidR="00ED4D85">
        <w:rPr>
          <w:rFonts w:cs="Myriad Pro"/>
          <w:color w:val="141413"/>
        </w:rPr>
        <w:t xml:space="preserve">the </w:t>
      </w:r>
      <w:r w:rsidR="00ED4D85" w:rsidRPr="002816BA">
        <w:rPr>
          <w:rFonts w:cs="Myriad Pro"/>
          <w:color w:val="141413"/>
        </w:rPr>
        <w:t>default value is set to the user-defined minimum allowed read length.</w:t>
      </w:r>
    </w:p>
    <w:p w:rsidR="000B4ACD" w:rsidRDefault="000B4ACD" w:rsidP="00ED4D85">
      <w:pPr>
        <w:spacing w:line="480" w:lineRule="auto"/>
        <w:jc w:val="both"/>
      </w:pPr>
    </w:p>
    <w:p w:rsidR="00ED4D85" w:rsidRDefault="00ED4D85" w:rsidP="00ED4D85">
      <w:pPr>
        <w:spacing w:line="480" w:lineRule="auto"/>
        <w:jc w:val="both"/>
      </w:pPr>
      <w:r>
        <w:t>The default mode of QTrim execution trims the poor quality bases from</w:t>
      </w:r>
      <w:r w:rsidR="002005A0">
        <w:t xml:space="preserve"> the</w:t>
      </w:r>
      <w:r>
        <w:t xml:space="preserve"> 3’ end of sequence reads, ignoring any ambiguous bases </w:t>
      </w:r>
      <w:r w:rsidR="009E0EE9">
        <w:t>(</w:t>
      </w:r>
      <w:r>
        <w:t>Ns</w:t>
      </w:r>
      <w:r w:rsidR="009E0EE9">
        <w:t>)</w:t>
      </w:r>
      <w:r>
        <w:t xml:space="preserve"> interspersed among the high quality bases in the reads. Depending upon simultaneously trimming from 5’ and 3’ ends, trimming only from 3’ end and ignoring or removal of interspersed ambiguous Ns in the reads, there are four modes of QTrim execution.</w:t>
      </w:r>
    </w:p>
    <w:p w:rsidR="00ED4D85" w:rsidRDefault="00ED4D85" w:rsidP="00ED4D85">
      <w:pPr>
        <w:pStyle w:val="ListParagraph"/>
        <w:numPr>
          <w:ilvl w:val="0"/>
          <w:numId w:val="2"/>
        </w:numPr>
        <w:spacing w:line="480" w:lineRule="auto"/>
        <w:jc w:val="both"/>
      </w:pPr>
      <w:r>
        <w:t>Mode 1: Trimming from 3’ end with re</w:t>
      </w:r>
      <w:r w:rsidR="009E0EE9">
        <w:t>moval of interspersed ambiguous</w:t>
      </w:r>
      <w:r>
        <w:t xml:space="preserve"> bases </w:t>
      </w:r>
      <w:r w:rsidR="009E0EE9">
        <w:t xml:space="preserve">(Ns) </w:t>
      </w:r>
      <w:r>
        <w:t xml:space="preserve">in the reads. </w:t>
      </w:r>
    </w:p>
    <w:p w:rsidR="00ED4D85" w:rsidRDefault="00ED4D85" w:rsidP="00ED4D85">
      <w:pPr>
        <w:pStyle w:val="ListParagraph"/>
        <w:numPr>
          <w:ilvl w:val="0"/>
          <w:numId w:val="2"/>
        </w:numPr>
        <w:spacing w:line="480" w:lineRule="auto"/>
        <w:jc w:val="both"/>
      </w:pPr>
      <w:r>
        <w:t>Mode 2: Trimming from 3’ end without remova</w:t>
      </w:r>
      <w:r w:rsidR="009E0EE9">
        <w:t xml:space="preserve">l of interspersed ambiguous </w:t>
      </w:r>
      <w:r>
        <w:t xml:space="preserve">bases </w:t>
      </w:r>
      <w:r w:rsidR="009E0EE9">
        <w:t xml:space="preserve">(Ns) </w:t>
      </w:r>
      <w:r>
        <w:t>in the reads. This is the default mode.</w:t>
      </w:r>
      <w:r w:rsidRPr="00C5154F">
        <w:t xml:space="preserve"> </w:t>
      </w:r>
    </w:p>
    <w:p w:rsidR="00ED4D85" w:rsidRDefault="00ED4D85" w:rsidP="00ED4D85">
      <w:pPr>
        <w:pStyle w:val="ListParagraph"/>
        <w:numPr>
          <w:ilvl w:val="0"/>
          <w:numId w:val="2"/>
        </w:numPr>
        <w:spacing w:line="480" w:lineRule="auto"/>
        <w:jc w:val="both"/>
      </w:pPr>
      <w:r>
        <w:t xml:space="preserve">Mode 3: Trimming from 5’ and 3’ ends with removal of interspersed ambiguous bases </w:t>
      </w:r>
      <w:r w:rsidR="009E0EE9">
        <w:t xml:space="preserve">(Ns) </w:t>
      </w:r>
      <w:r>
        <w:t xml:space="preserve">in the reads. </w:t>
      </w:r>
    </w:p>
    <w:p w:rsidR="00ED4D85" w:rsidRDefault="00ED4D85" w:rsidP="00ED4D85">
      <w:pPr>
        <w:pStyle w:val="ListParagraph"/>
        <w:numPr>
          <w:ilvl w:val="0"/>
          <w:numId w:val="2"/>
        </w:numPr>
        <w:spacing w:line="480" w:lineRule="auto"/>
        <w:jc w:val="both"/>
      </w:pPr>
      <w:r>
        <w:t>Mode 4: Trimming from 5’ and 3’ ends without removal</w:t>
      </w:r>
      <w:r w:rsidR="009E0EE9">
        <w:t xml:space="preserve"> of </w:t>
      </w:r>
      <w:proofErr w:type="gramStart"/>
      <w:r w:rsidR="009E0EE9">
        <w:t>interspersed  ambiguous</w:t>
      </w:r>
      <w:proofErr w:type="gramEnd"/>
      <w:r w:rsidR="009E0EE9">
        <w:t xml:space="preserve"> </w:t>
      </w:r>
      <w:r>
        <w:t xml:space="preserve">bases </w:t>
      </w:r>
      <w:r w:rsidR="009E0EE9">
        <w:t xml:space="preserve">(Ns) </w:t>
      </w:r>
      <w:r>
        <w:t xml:space="preserve">in the reads. </w:t>
      </w:r>
    </w:p>
    <w:p w:rsidR="0041628F" w:rsidRDefault="00DB103B" w:rsidP="0041628F">
      <w:pPr>
        <w:pStyle w:val="Heading3"/>
      </w:pPr>
      <w:r>
        <w:t xml:space="preserve">2.3 </w:t>
      </w:r>
      <w:r w:rsidR="003041FC" w:rsidRPr="008B2C53">
        <w:t>Graphical plots in QTrim</w:t>
      </w:r>
    </w:p>
    <w:p w:rsidR="000B4ACD" w:rsidRPr="000B4ACD" w:rsidRDefault="000B4ACD" w:rsidP="00111BA6"/>
    <w:p w:rsidR="003041FC" w:rsidRPr="0041628F" w:rsidRDefault="003041FC" w:rsidP="0041628F"/>
    <w:p w:rsidR="00AE6BB4" w:rsidRDefault="001F5C6E" w:rsidP="002D5A33">
      <w:pPr>
        <w:spacing w:line="480" w:lineRule="auto"/>
        <w:jc w:val="both"/>
      </w:pPr>
      <w:r>
        <w:t xml:space="preserve">QTrim </w:t>
      </w:r>
      <w:r w:rsidR="004A00E7">
        <w:t xml:space="preserve">uses </w:t>
      </w:r>
      <w:proofErr w:type="spellStart"/>
      <w:r w:rsidR="004A00E7">
        <w:t>matplotlib</w:t>
      </w:r>
      <w:proofErr w:type="spellEnd"/>
      <w:r w:rsidR="004A00E7">
        <w:t xml:space="preserve"> </w:t>
      </w:r>
      <w:r w:rsidR="005F307C">
        <w:fldChar w:fldCharType="begin"/>
      </w:r>
      <w:r w:rsidR="005C6043">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5F307C">
        <w:fldChar w:fldCharType="separate"/>
      </w:r>
      <w:r w:rsidR="00FF3FFA">
        <w:rPr>
          <w:noProof/>
        </w:rPr>
        <w:t>(Hunter, 2007)</w:t>
      </w:r>
      <w:r w:rsidR="005F307C">
        <w:fldChar w:fldCharType="end"/>
      </w:r>
      <w:r w:rsidR="004A00E7">
        <w:t xml:space="preserve"> and </w:t>
      </w:r>
      <w:proofErr w:type="spellStart"/>
      <w:r w:rsidR="004A00E7">
        <w:t>numpy</w:t>
      </w:r>
      <w:proofErr w:type="spellEnd"/>
      <w:r w:rsidR="004A00E7">
        <w:t xml:space="preserve"> to generate</w:t>
      </w:r>
      <w:r>
        <w:t xml:space="preserve"> </w:t>
      </w:r>
      <w:r w:rsidR="002005A0">
        <w:t xml:space="preserve">the </w:t>
      </w:r>
      <w:r w:rsidR="0055797D">
        <w:t xml:space="preserve">following analytical plots; each plot is </w:t>
      </w:r>
      <w:r w:rsidR="002005A0">
        <w:t>produced</w:t>
      </w:r>
      <w:r w:rsidR="0055797D">
        <w:t xml:space="preserve"> for both </w:t>
      </w:r>
      <w:r w:rsidR="002005A0">
        <w:t xml:space="preserve">the </w:t>
      </w:r>
      <w:r w:rsidR="0055797D">
        <w:t>raw and trimmed data</w:t>
      </w:r>
    </w:p>
    <w:p w:rsidR="006452B8" w:rsidRPr="00883599" w:rsidRDefault="006452B8" w:rsidP="006452B8">
      <w:pPr>
        <w:pStyle w:val="ListParagraph"/>
        <w:numPr>
          <w:ilvl w:val="0"/>
          <w:numId w:val="11"/>
        </w:numPr>
        <w:spacing w:line="480" w:lineRule="auto"/>
        <w:jc w:val="both"/>
        <w:rPr>
          <w:b/>
        </w:rPr>
      </w:pPr>
      <w:r w:rsidRPr="00883599">
        <w:rPr>
          <w:b/>
        </w:rPr>
        <w:t>Distribution of number of reads by mean quality across the sequence read</w:t>
      </w:r>
    </w:p>
    <w:p w:rsidR="00102926" w:rsidRDefault="00102926" w:rsidP="00102926">
      <w:pPr>
        <w:pStyle w:val="ListParagraph"/>
        <w:spacing w:line="480" w:lineRule="auto"/>
        <w:jc w:val="both"/>
      </w:pPr>
      <w:r>
        <w:t xml:space="preserve">QTrim calculates the </w:t>
      </w:r>
      <w:r w:rsidR="007F02E7">
        <w:t>average</w:t>
      </w:r>
      <w:r>
        <w:t xml:space="preserve"> quality of every sequence read. The number of sequences</w:t>
      </w:r>
      <w:r w:rsidR="007F02E7">
        <w:t xml:space="preserve"> representing each possible </w:t>
      </w:r>
      <w:r>
        <w:t>quality score is plotted as shown in figure 2.</w:t>
      </w:r>
      <w:r w:rsidR="00E97ECA">
        <w:t>3</w:t>
      </w:r>
      <w:r w:rsidR="007603F5">
        <w:t xml:space="preserve">. </w:t>
      </w:r>
      <w:r w:rsidR="00106D4A">
        <w:t xml:space="preserve">The plot gives an overview of the data quality with the spread of mean quality. </w:t>
      </w:r>
      <w:r w:rsidR="007F02E7">
        <w:t>Before trimming g</w:t>
      </w:r>
      <w:r w:rsidR="00EB5EE9">
        <w:t xml:space="preserve">ood quality data </w:t>
      </w:r>
      <w:r w:rsidR="007F02E7">
        <w:t xml:space="preserve">generally has a </w:t>
      </w:r>
      <w:r w:rsidR="00EB5EE9">
        <w:t xml:space="preserve">large number of </w:t>
      </w:r>
      <w:proofErr w:type="gramStart"/>
      <w:r w:rsidR="00334906">
        <w:t>sequence</w:t>
      </w:r>
      <w:proofErr w:type="gramEnd"/>
      <w:r w:rsidR="00334906">
        <w:t xml:space="preserve"> </w:t>
      </w:r>
      <w:r w:rsidR="00EB5EE9">
        <w:t xml:space="preserve">reads with high mean quality whereas poor quality data will have large number of </w:t>
      </w:r>
      <w:r w:rsidR="00334906">
        <w:t xml:space="preserve">sequence </w:t>
      </w:r>
      <w:r w:rsidR="00EB5EE9">
        <w:t>reads with low mean quality</w:t>
      </w:r>
      <w:r w:rsidR="00106D4A">
        <w:t>.</w:t>
      </w:r>
    </w:p>
    <w:p w:rsidR="006452B8" w:rsidRPr="00883599" w:rsidRDefault="006452B8" w:rsidP="006452B8">
      <w:pPr>
        <w:pStyle w:val="ListParagraph"/>
        <w:numPr>
          <w:ilvl w:val="0"/>
          <w:numId w:val="11"/>
        </w:numPr>
        <w:spacing w:line="480" w:lineRule="auto"/>
        <w:jc w:val="both"/>
        <w:rPr>
          <w:b/>
        </w:rPr>
      </w:pPr>
      <w:r w:rsidRPr="00883599">
        <w:rPr>
          <w:b/>
        </w:rPr>
        <w:t>Distribution of number of reads by sequence read length</w:t>
      </w:r>
    </w:p>
    <w:p w:rsidR="004F0B38" w:rsidRDefault="00102926">
      <w:pPr>
        <w:pStyle w:val="ListParagraph"/>
        <w:spacing w:line="480" w:lineRule="auto"/>
        <w:jc w:val="both"/>
      </w:pPr>
      <w:r>
        <w:t>QTrim calculates the length of every sequence read</w:t>
      </w:r>
      <w:r w:rsidR="00F2024F">
        <w:t xml:space="preserve"> in a dataset</w:t>
      </w:r>
      <w:r>
        <w:t xml:space="preserve"> and </w:t>
      </w:r>
      <w:r w:rsidR="00F2024F">
        <w:t xml:space="preserve">the </w:t>
      </w:r>
      <w:r>
        <w:t>number of sequences in each group of sequence length</w:t>
      </w:r>
      <w:r w:rsidR="00F2024F">
        <w:t>s</w:t>
      </w:r>
      <w:r>
        <w:t xml:space="preserve"> is then plotted as </w:t>
      </w:r>
      <w:proofErr w:type="gramStart"/>
      <w:r>
        <w:t>shown</w:t>
      </w:r>
      <w:proofErr w:type="gramEnd"/>
      <w:r>
        <w:t xml:space="preserve"> in figure 2.</w:t>
      </w:r>
      <w:r w:rsidR="00E97ECA">
        <w:t>4</w:t>
      </w:r>
      <w:r w:rsidR="00106D4A">
        <w:t xml:space="preserve">. The plot gives an overview of the data quality with </w:t>
      </w:r>
      <w:r w:rsidR="00F2024F">
        <w:t xml:space="preserve">respect to </w:t>
      </w:r>
      <w:r w:rsidR="00106D4A">
        <w:t xml:space="preserve">sequence length. </w:t>
      </w:r>
      <w:r w:rsidR="00F2024F">
        <w:t xml:space="preserve">In general the read lengths for a high quality dataset will all be approximately the same length </w:t>
      </w:r>
      <w:r w:rsidR="00334906">
        <w:t xml:space="preserve">whereas </w:t>
      </w:r>
      <w:r w:rsidR="00F2024F">
        <w:t xml:space="preserve">the read </w:t>
      </w:r>
      <w:proofErr w:type="spellStart"/>
      <w:r w:rsidR="00F2024F">
        <w:t>lenths</w:t>
      </w:r>
      <w:proofErr w:type="spellEnd"/>
      <w:r w:rsidR="00F2024F">
        <w:t xml:space="preserve"> for </w:t>
      </w:r>
      <w:r w:rsidR="00334906">
        <w:t xml:space="preserve">poor quality data </w:t>
      </w:r>
      <w:r w:rsidR="00F2024F">
        <w:t>are generally very variable.</w:t>
      </w:r>
    </w:p>
    <w:p w:rsidR="00106D4A" w:rsidRPr="00883599" w:rsidRDefault="00106D4A" w:rsidP="00106D4A">
      <w:pPr>
        <w:pStyle w:val="ListParagraph"/>
        <w:numPr>
          <w:ilvl w:val="0"/>
          <w:numId w:val="11"/>
        </w:numPr>
        <w:spacing w:line="480" w:lineRule="auto"/>
        <w:jc w:val="both"/>
        <w:rPr>
          <w:b/>
        </w:rPr>
      </w:pPr>
      <w:r w:rsidRPr="00883599">
        <w:rPr>
          <w:b/>
        </w:rPr>
        <w:t xml:space="preserve">The trend of the mean quality score at </w:t>
      </w:r>
      <w:r w:rsidR="0073308B">
        <w:rPr>
          <w:b/>
        </w:rPr>
        <w:t>an</w:t>
      </w:r>
      <w:r w:rsidRPr="00883599">
        <w:rPr>
          <w:b/>
        </w:rPr>
        <w:t xml:space="preserve"> interval of 10 bases </w:t>
      </w:r>
    </w:p>
    <w:p w:rsidR="00106D4A" w:rsidRDefault="001A22DF" w:rsidP="00106D4A">
      <w:pPr>
        <w:pStyle w:val="ListParagraph"/>
        <w:spacing w:line="480" w:lineRule="auto"/>
        <w:jc w:val="both"/>
      </w:pPr>
      <w:r>
        <w:t>In order to show the range average quality scores across every read in a dataset t</w:t>
      </w:r>
      <w:r w:rsidR="00106D4A">
        <w:t>he mean quality score is calculated from every 10</w:t>
      </w:r>
      <w:r w:rsidR="00106D4A" w:rsidRPr="00227B80">
        <w:rPr>
          <w:vertAlign w:val="superscript"/>
        </w:rPr>
        <w:t>th</w:t>
      </w:r>
      <w:r w:rsidR="00106D4A">
        <w:t xml:space="preserve"> </w:t>
      </w:r>
      <w:r w:rsidR="00334906">
        <w:t>base position</w:t>
      </w:r>
      <w:r w:rsidR="00106D4A">
        <w:t xml:space="preserve"> of every read</w:t>
      </w:r>
      <w:r>
        <w:t>.</w:t>
      </w:r>
      <w:r w:rsidR="00106D4A">
        <w:t xml:space="preserve"> </w:t>
      </w:r>
      <w:r>
        <w:t>A box and whisker plot showing this information is</w:t>
      </w:r>
      <w:r w:rsidR="00106D4A">
        <w:t xml:space="preserve"> plotted as shown in figure 2</w:t>
      </w:r>
      <w:proofErr w:type="gramStart"/>
      <w:r w:rsidR="00106D4A">
        <w:t>..</w:t>
      </w:r>
      <w:proofErr w:type="gramEnd"/>
      <w:r w:rsidR="00106D4A">
        <w:t xml:space="preserve"> The plot shows variation in the quality score of nucleotides with increase in the sequence read length.</w:t>
      </w:r>
      <w:r w:rsidR="00334906">
        <w:t xml:space="preserve"> The good quality data will have consistent high mean quality before the quality </w:t>
      </w:r>
      <w:r>
        <w:t>drops off (at around 400</w:t>
      </w:r>
      <w:r w:rsidR="00E0574B">
        <w:t xml:space="preserve"> </w:t>
      </w:r>
      <w:r>
        <w:t>b</w:t>
      </w:r>
      <w:r w:rsidR="00E0574B">
        <w:t>ases</w:t>
      </w:r>
      <w:r>
        <w:t xml:space="preserve"> for a Roche/454 Junior plate and 1000 b</w:t>
      </w:r>
      <w:r w:rsidR="00E0574B">
        <w:t>ases</w:t>
      </w:r>
      <w:r>
        <w:t xml:space="preserve"> for a FLX+ plate)</w:t>
      </w:r>
      <w:r w:rsidR="00334906">
        <w:t xml:space="preserve"> while poor quality data will have steep drop in mean quality.</w:t>
      </w:r>
    </w:p>
    <w:p w:rsidR="000B4ACD" w:rsidRDefault="000B4ACD" w:rsidP="00883599">
      <w:pPr>
        <w:pStyle w:val="Heading2"/>
        <w:spacing w:line="480" w:lineRule="auto"/>
      </w:pPr>
    </w:p>
    <w:p w:rsidR="00883599" w:rsidRDefault="00DB103B" w:rsidP="00D032D9">
      <w:pPr>
        <w:pStyle w:val="Heading3"/>
      </w:pPr>
      <w:r>
        <w:t xml:space="preserve">2.3.1 </w:t>
      </w:r>
      <w:r w:rsidR="00883599">
        <w:t>Test Data</w:t>
      </w:r>
    </w:p>
    <w:p w:rsidR="000B4ACD" w:rsidRDefault="000B4ACD" w:rsidP="00883599">
      <w:pPr>
        <w:spacing w:line="480" w:lineRule="auto"/>
        <w:jc w:val="both"/>
      </w:pPr>
    </w:p>
    <w:p w:rsidR="000B4ACD" w:rsidRDefault="00883599" w:rsidP="00C40A90">
      <w:pPr>
        <w:spacing w:line="480" w:lineRule="auto"/>
        <w:jc w:val="both"/>
      </w:pPr>
      <w:r>
        <w:t xml:space="preserve">Two </w:t>
      </w:r>
      <w:r w:rsidR="00B305E1">
        <w:t xml:space="preserve">previously </w:t>
      </w:r>
      <w:r>
        <w:t>sequence</w:t>
      </w:r>
      <w:r w:rsidR="00B305E1">
        <w:t>d</w:t>
      </w:r>
      <w:r>
        <w:t xml:space="preserve"> </w:t>
      </w:r>
      <w:r w:rsidR="00B305E1">
        <w:t xml:space="preserve">Roche/454 </w:t>
      </w:r>
      <w:r>
        <w:t xml:space="preserve">datasets </w:t>
      </w:r>
      <w:r w:rsidR="009E0EE9">
        <w:t>(</w:t>
      </w:r>
      <w:r w:rsidR="00B72467">
        <w:t>A and B</w:t>
      </w:r>
      <w:r w:rsidR="009E0EE9">
        <w:t>)</w:t>
      </w:r>
      <w:r w:rsidR="00B72467">
        <w:t xml:space="preserve"> </w:t>
      </w:r>
      <w:r w:rsidR="00B305E1">
        <w:t xml:space="preserve">were chosen to </w:t>
      </w:r>
      <w:r w:rsidR="00C40A90">
        <w:t>assess</w:t>
      </w:r>
      <w:r w:rsidR="00B305E1">
        <w:t xml:space="preserve"> </w:t>
      </w:r>
      <w:proofErr w:type="spellStart"/>
      <w:r w:rsidR="00B305E1">
        <w:t>QTrim</w:t>
      </w:r>
      <w:r w:rsidR="00C40A90">
        <w:t>’s</w:t>
      </w:r>
      <w:proofErr w:type="spellEnd"/>
      <w:r w:rsidR="00B305E1">
        <w:t xml:space="preserve"> quality trimming </w:t>
      </w:r>
      <w:r w:rsidR="00C40A90">
        <w:t xml:space="preserve">approach </w:t>
      </w:r>
      <w:r w:rsidR="00B305E1">
        <w:t xml:space="preserve">and compare </w:t>
      </w:r>
      <w:r w:rsidR="00C40A90">
        <w:t xml:space="preserve">it </w:t>
      </w:r>
      <w:r w:rsidR="00B305E1">
        <w:t xml:space="preserve">with other widely used </w:t>
      </w:r>
      <w:r w:rsidR="00AB79A3">
        <w:t>methods</w:t>
      </w:r>
      <w:r w:rsidR="00B305E1">
        <w:t>.</w:t>
      </w:r>
      <w:r w:rsidR="00B72467">
        <w:t xml:space="preserve"> </w:t>
      </w:r>
      <w:r w:rsidR="007A7CB7">
        <w:t>D</w:t>
      </w:r>
      <w:r w:rsidR="009D777A">
        <w:t xml:space="preserve">ataset </w:t>
      </w:r>
      <w:r w:rsidR="00B72467">
        <w:t xml:space="preserve">A </w:t>
      </w:r>
      <w:r w:rsidR="007A7CB7">
        <w:t xml:space="preserve">(high quality) </w:t>
      </w:r>
      <w:r w:rsidR="009D777A">
        <w:t xml:space="preserve">has </w:t>
      </w:r>
      <w:r w:rsidR="00F477D4">
        <w:t xml:space="preserve">only 9% of </w:t>
      </w:r>
      <w:r w:rsidR="00C40A90">
        <w:t>sequences</w:t>
      </w:r>
      <w:r w:rsidR="00F477D4">
        <w:t xml:space="preserve"> with </w:t>
      </w:r>
      <w:r w:rsidR="00C40A90">
        <w:t xml:space="preserve">an average </w:t>
      </w:r>
      <w:r w:rsidR="00F477D4">
        <w:t>quality score below 20</w:t>
      </w:r>
      <w:r w:rsidR="00995BFB">
        <w:t xml:space="preserve"> </w:t>
      </w:r>
      <w:r w:rsidR="007A7CB7">
        <w:t xml:space="preserve">while the majority of sequence reads in dataset B (poor quality) have a </w:t>
      </w:r>
      <w:r w:rsidR="00995BFB">
        <w:t>mean quality score</w:t>
      </w:r>
      <w:r w:rsidR="009E0EE9">
        <w:t xml:space="preserve"> </w:t>
      </w:r>
      <w:r w:rsidR="007A7CB7">
        <w:t xml:space="preserve">less than </w:t>
      </w:r>
      <w:r w:rsidR="009E0EE9">
        <w:t>20</w:t>
      </w:r>
      <w:r w:rsidR="00995BFB">
        <w:t xml:space="preserve"> (</w:t>
      </w:r>
      <w:r w:rsidR="00C63AD6">
        <w:t>Figure 2.6 A</w:t>
      </w:r>
      <w:r w:rsidR="00995BFB">
        <w:t>)</w:t>
      </w:r>
      <w:r w:rsidR="00C40A90">
        <w:t xml:space="preserve">.  Further, dataset A exhibits a small range of untrimmed sequence read lengths (Figure 2.7A) while the wide range of untrimmed sequence lengths is further evidence of the poor quality data present in dataset B (Figure 2.7B). </w:t>
      </w:r>
    </w:p>
    <w:p w:rsidR="00B72467" w:rsidRDefault="00B72467" w:rsidP="00883599">
      <w:pPr>
        <w:spacing w:line="480" w:lineRule="auto"/>
        <w:jc w:val="both"/>
      </w:pPr>
    </w:p>
    <w:p w:rsidR="00883599" w:rsidRDefault="00883599" w:rsidP="00883599">
      <w:pPr>
        <w:spacing w:line="480" w:lineRule="auto"/>
        <w:jc w:val="both"/>
        <w:rPr>
          <w:color w:val="E36C0A" w:themeColor="accent6" w:themeShade="BF"/>
        </w:rPr>
      </w:pPr>
      <w:r>
        <w:t xml:space="preserve">The poor quality data was obtained from amplicon based ultra deep sequencing of the HIV reverse transcriptase gene. The original study aimed to characterize the emergence and persistence of drug resistant mutations in HIV-1 subtype C infected individuals from the </w:t>
      </w:r>
      <w:proofErr w:type="spellStart"/>
      <w:r>
        <w:t>Karonga</w:t>
      </w:r>
      <w:proofErr w:type="spellEnd"/>
      <w:r>
        <w:t xml:space="preserve"> district in Malawi </w:t>
      </w:r>
      <w:r w:rsidR="005F307C">
        <w:fldChar w:fldCharType="begin"/>
      </w:r>
      <w:r w:rsidR="005C6043">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r w:rsidR="005F307C">
        <w:fldChar w:fldCharType="separate"/>
      </w:r>
      <w:r w:rsidR="008B520F">
        <w:rPr>
          <w:noProof/>
        </w:rPr>
        <w:t>(Bansode et al., 2013)</w:t>
      </w:r>
      <w:r w:rsidR="005F307C">
        <w:fldChar w:fldCharType="end"/>
      </w:r>
      <w:r>
        <w:t xml:space="preserve">.  </w:t>
      </w:r>
      <w:r w:rsidR="00E12865">
        <w:t xml:space="preserve">The good quality 454 sequence data originates from a </w:t>
      </w:r>
      <w:proofErr w:type="spellStart"/>
      <w:r w:rsidR="00E12865">
        <w:t>metagenomic</w:t>
      </w:r>
      <w:proofErr w:type="spellEnd"/>
      <w:r w:rsidR="00E12865">
        <w:t xml:space="preserve"> project </w:t>
      </w:r>
      <w:r w:rsidR="000A2E7F">
        <w:t xml:space="preserve">by collaborators </w:t>
      </w:r>
      <w:r w:rsidR="00E12865">
        <w:t>sequencing bacterial 16s genes from seawater sponges (</w:t>
      </w:r>
      <w:r w:rsidR="000A2E7F">
        <w:t xml:space="preserve">manuscript </w:t>
      </w:r>
      <w:r w:rsidR="00E12865">
        <w:t>in prep).</w:t>
      </w:r>
    </w:p>
    <w:p w:rsidR="0016598E" w:rsidRDefault="0016598E"/>
    <w:p w:rsidR="000B4ACD" w:rsidRDefault="000B4ACD" w:rsidP="00B77E0D">
      <w:pPr>
        <w:spacing w:line="480" w:lineRule="auto"/>
        <w:jc w:val="both"/>
      </w:pPr>
    </w:p>
    <w:p w:rsidR="00DB103B" w:rsidRDefault="00936AA0" w:rsidP="00B77E0D">
      <w:pPr>
        <w:spacing w:line="480" w:lineRule="auto"/>
        <w:jc w:val="both"/>
      </w:pPr>
      <w:r>
        <w:t>Both the good and poor quality test datasets were</w:t>
      </w:r>
      <w:r w:rsidR="00600F1C">
        <w:t xml:space="preserve"> quality</w:t>
      </w:r>
      <w:r>
        <w:t xml:space="preserve"> trimmed using QTrim</w:t>
      </w:r>
      <w:r w:rsidR="00F15A39">
        <w:t xml:space="preserve"> </w:t>
      </w:r>
      <w:r w:rsidR="00600F1C">
        <w:t>at two quality threshold levels</w:t>
      </w:r>
      <w:r w:rsidR="00F1066E">
        <w:t xml:space="preserve">: </w:t>
      </w:r>
      <w:r w:rsidR="00BA2195">
        <w:t>mean quality in</w:t>
      </w:r>
      <w:r w:rsidR="00F15A39">
        <w:t xml:space="preserve"> sequence reads </w:t>
      </w:r>
      <w:r w:rsidR="00F1066E">
        <w:t xml:space="preserve">of </w:t>
      </w:r>
      <w:r w:rsidR="00F15A39">
        <w:t xml:space="preserve">20 </w:t>
      </w:r>
      <w:r w:rsidR="006E4862">
        <w:t xml:space="preserve">(Q20) </w:t>
      </w:r>
      <w:r w:rsidR="00F15A39">
        <w:t>and 30</w:t>
      </w:r>
      <w:r w:rsidR="006E4862">
        <w:t xml:space="preserve"> (Q30)</w:t>
      </w:r>
      <w:r w:rsidR="00F15A39">
        <w:t xml:space="preserve"> with</w:t>
      </w:r>
      <w:r w:rsidR="00F1066E">
        <w:t xml:space="preserve"> a</w:t>
      </w:r>
      <w:r w:rsidR="00F15A39">
        <w:t xml:space="preserve"> minimum read length </w:t>
      </w:r>
      <w:r w:rsidR="00F1066E">
        <w:t xml:space="preserve">of </w:t>
      </w:r>
      <w:r w:rsidR="00F15A39">
        <w:t>50</w:t>
      </w:r>
      <w:r w:rsidR="00600F1C">
        <w:t xml:space="preserve"> set for both runs</w:t>
      </w:r>
      <w:r w:rsidR="00F15A39">
        <w:t>.</w:t>
      </w:r>
      <w:r w:rsidR="00302345">
        <w:t xml:space="preserve"> The datasets were also trimmed </w:t>
      </w:r>
      <w:r w:rsidR="00AF68C4">
        <w:t xml:space="preserve">using </w:t>
      </w:r>
      <w:r w:rsidR="00302345">
        <w:t xml:space="preserve">other widely used </w:t>
      </w:r>
      <w:r w:rsidR="00AB79A3">
        <w:t>methods</w:t>
      </w:r>
      <w:r w:rsidR="00F1066E">
        <w:t xml:space="preserve">, including </w:t>
      </w:r>
      <w:r w:rsidR="00302345">
        <w:t xml:space="preserve">PRINSEQ </w:t>
      </w:r>
      <w:r w:rsidR="005F307C">
        <w:fldChar w:fldCharType="begin"/>
      </w:r>
      <w:r w:rsidR="005C6043">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5F307C">
        <w:fldChar w:fldCharType="separate"/>
      </w:r>
      <w:r w:rsidR="008B520F">
        <w:rPr>
          <w:noProof/>
        </w:rPr>
        <w:t>(Schmieder and Edwards, 2011)</w:t>
      </w:r>
      <w:r w:rsidR="005F307C">
        <w:fldChar w:fldCharType="end"/>
      </w:r>
      <w:r w:rsidR="00302345">
        <w:t xml:space="preserve">, the Modified-Mott algorithm implemented in </w:t>
      </w:r>
      <w:proofErr w:type="spellStart"/>
      <w:r w:rsidR="00302345">
        <w:t>Geneious</w:t>
      </w:r>
      <w:proofErr w:type="spellEnd"/>
      <w:r w:rsidR="00302345">
        <w:t xml:space="preserve"> </w:t>
      </w:r>
      <w:r w:rsidR="005F307C">
        <w:fldChar w:fldCharType="begin"/>
      </w:r>
      <w:r w:rsidR="005C6043">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5F307C">
        <w:fldChar w:fldCharType="separate"/>
      </w:r>
      <w:r w:rsidR="008B520F">
        <w:rPr>
          <w:noProof/>
        </w:rPr>
        <w:t>(Kearse et al., 2012)</w:t>
      </w:r>
      <w:r w:rsidR="005F307C">
        <w:fldChar w:fldCharType="end"/>
      </w:r>
      <w:r w:rsidR="00302345">
        <w:t xml:space="preserve">, </w:t>
      </w:r>
      <w:r w:rsidR="009E0EE9">
        <w:t>Roche/454</w:t>
      </w:r>
      <w:r w:rsidR="00302345">
        <w:t xml:space="preserve"> </w:t>
      </w:r>
      <w:proofErr w:type="spellStart"/>
      <w:r w:rsidR="00F1066E">
        <w:t>N</w:t>
      </w:r>
      <w:r w:rsidR="00302345">
        <w:t>ewbler</w:t>
      </w:r>
      <w:proofErr w:type="spellEnd"/>
      <w:r w:rsidR="00302345">
        <w:t xml:space="preserve"> v2.6, FASTX </w:t>
      </w:r>
      <w:r w:rsidR="005F307C">
        <w:fldChar w:fldCharType="begin"/>
      </w:r>
      <w:r w:rsidR="005C6043">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5F307C">
        <w:fldChar w:fldCharType="separate"/>
      </w:r>
      <w:r w:rsidR="008B520F">
        <w:rPr>
          <w:noProof/>
        </w:rPr>
        <w:t>(Blankenberg et al., 2010)</w:t>
      </w:r>
      <w:r w:rsidR="005F307C">
        <w:fldChar w:fldCharType="end"/>
      </w:r>
      <w:r w:rsidR="00302345">
        <w:t xml:space="preserve"> and the </w:t>
      </w:r>
      <w:r w:rsidR="00F1066E">
        <w:t>L</w:t>
      </w:r>
      <w:r w:rsidR="00302345">
        <w:t xml:space="preserve">ucy algorithm </w:t>
      </w:r>
      <w:r w:rsidR="005F307C">
        <w:fldChar w:fldCharType="begin"/>
      </w:r>
      <w:r w:rsidR="005C6043">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5F307C">
        <w:fldChar w:fldCharType="separate"/>
      </w:r>
      <w:r w:rsidR="008B520F">
        <w:rPr>
          <w:noProof/>
        </w:rPr>
        <w:t>(Chou and Holmes, 2001; Li and Chou, 2004)</w:t>
      </w:r>
      <w:r w:rsidR="005F307C">
        <w:fldChar w:fldCharType="end"/>
      </w:r>
      <w:r w:rsidR="00302345">
        <w:t xml:space="preserve"> implemented in </w:t>
      </w:r>
      <w:proofErr w:type="spellStart"/>
      <w:r w:rsidR="00302345">
        <w:t>clean_reads</w:t>
      </w:r>
      <w:proofErr w:type="spellEnd"/>
      <w:r w:rsidR="00302345">
        <w:t xml:space="preserve"> </w:t>
      </w:r>
      <w:r w:rsidR="005F307C">
        <w:fldChar w:fldCharType="begin"/>
      </w:r>
      <w:r w:rsidR="005C6043">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5F307C">
        <w:fldChar w:fldCharType="separate"/>
      </w:r>
      <w:r w:rsidR="008B520F">
        <w:rPr>
          <w:noProof/>
        </w:rPr>
        <w:t>(Blanca et al., 2011)</w:t>
      </w:r>
      <w:r w:rsidR="005F307C">
        <w:fldChar w:fldCharType="end"/>
      </w:r>
      <w:r w:rsidR="00302345">
        <w:t>.</w:t>
      </w:r>
      <w:r w:rsidR="00F90398">
        <w:t xml:space="preserve"> </w:t>
      </w:r>
      <w:r w:rsidR="00F1066E">
        <w:t xml:space="preserve">Apart from </w:t>
      </w:r>
      <w:proofErr w:type="spellStart"/>
      <w:r w:rsidR="006E4862">
        <w:t>Newbler</w:t>
      </w:r>
      <w:proofErr w:type="spellEnd"/>
      <w:r w:rsidR="00513A98">
        <w:t xml:space="preserve"> v2.6</w:t>
      </w:r>
      <w:r w:rsidR="006E4862">
        <w:t xml:space="preserve">, which </w:t>
      </w:r>
      <w:r w:rsidR="009E0EE9">
        <w:t>is preset to trim</w:t>
      </w:r>
      <w:r w:rsidR="006E4862">
        <w:t xml:space="preserve"> at Q20, all other </w:t>
      </w:r>
      <w:r w:rsidR="00AB79A3">
        <w:t>methods</w:t>
      </w:r>
      <w:r w:rsidR="006E4862">
        <w:t xml:space="preserve"> were executed </w:t>
      </w:r>
      <w:r w:rsidR="00854C7A">
        <w:t xml:space="preserve">at Q20 and Q30 with </w:t>
      </w:r>
      <w:r w:rsidR="00F1066E">
        <w:t xml:space="preserve">a </w:t>
      </w:r>
      <w:r w:rsidR="00854C7A">
        <w:t xml:space="preserve">constant minimum </w:t>
      </w:r>
      <w:r w:rsidR="006E4862">
        <w:t xml:space="preserve">read length of 50. The performance of QTrim was </w:t>
      </w:r>
      <w:r>
        <w:t xml:space="preserve">compared </w:t>
      </w:r>
      <w:r w:rsidR="00F1066E">
        <w:t>to</w:t>
      </w:r>
      <w:r w:rsidR="006E4862">
        <w:t xml:space="preserve"> </w:t>
      </w:r>
      <w:r w:rsidR="00F17F55">
        <w:t xml:space="preserve">the above mentioned </w:t>
      </w:r>
      <w:r w:rsidR="00B77E0D">
        <w:t>tools</w:t>
      </w:r>
      <w:r w:rsidR="00F17F55">
        <w:t xml:space="preserve"> on the basis of </w:t>
      </w:r>
      <w:r w:rsidR="00F1066E">
        <w:t xml:space="preserve">the </w:t>
      </w:r>
      <w:r w:rsidR="00F17F55">
        <w:t>total</w:t>
      </w:r>
      <w:r w:rsidR="00F1066E">
        <w:t xml:space="preserve"> number of</w:t>
      </w:r>
      <w:r w:rsidR="00F17F55">
        <w:t xml:space="preserve"> </w:t>
      </w:r>
      <w:r w:rsidR="00F1066E">
        <w:t xml:space="preserve">reads in the </w:t>
      </w:r>
      <w:r w:rsidR="00F17F55">
        <w:t xml:space="preserve">output, </w:t>
      </w:r>
      <w:r w:rsidR="006E4862">
        <w:t xml:space="preserve">longest </w:t>
      </w:r>
      <w:r w:rsidR="00F17F55">
        <w:t>av</w:t>
      </w:r>
      <w:r w:rsidR="006E4862">
        <w:t>erage read length in the output, number of poor quality bases</w:t>
      </w:r>
      <w:r w:rsidR="009E0EE9">
        <w:t xml:space="preserve"> in the output</w:t>
      </w:r>
      <w:r w:rsidR="00F1066E">
        <w:t>,</w:t>
      </w:r>
      <w:r w:rsidR="006E4862">
        <w:t xml:space="preserve"> </w:t>
      </w:r>
      <w:r w:rsidR="00F17F55">
        <w:t xml:space="preserve">and time of execution. </w:t>
      </w:r>
      <w:r>
        <w:t>The</w:t>
      </w:r>
      <w:r w:rsidR="00302345">
        <w:t xml:space="preserve"> </w:t>
      </w:r>
      <w:r w:rsidR="00F17F55">
        <w:t xml:space="preserve">best tool </w:t>
      </w:r>
      <w:r>
        <w:t xml:space="preserve">in the comparison </w:t>
      </w:r>
      <w:r w:rsidR="00F17F55">
        <w:t xml:space="preserve">should </w:t>
      </w:r>
      <w:r w:rsidR="00F1066E">
        <w:t>generate the</w:t>
      </w:r>
      <w:r w:rsidR="00F17F55">
        <w:t xml:space="preserve"> highest number of </w:t>
      </w:r>
      <w:r w:rsidR="004E24E6">
        <w:t xml:space="preserve">trimmed </w:t>
      </w:r>
      <w:r w:rsidR="00F17F55">
        <w:t>sequenc</w:t>
      </w:r>
      <w:r w:rsidR="004E24E6">
        <w:t>ing</w:t>
      </w:r>
      <w:r w:rsidR="00F17F55">
        <w:t xml:space="preserve"> reads </w:t>
      </w:r>
      <w:r w:rsidR="004E24E6">
        <w:t>that satisfy the quality threshold with the longest average read length.</w:t>
      </w:r>
    </w:p>
    <w:p w:rsidR="00AF68C4" w:rsidRDefault="00AF68C4" w:rsidP="00B77E0D">
      <w:pPr>
        <w:spacing w:line="480" w:lineRule="auto"/>
        <w:jc w:val="both"/>
      </w:pPr>
    </w:p>
    <w:p w:rsidR="00B77E0D" w:rsidRDefault="00AF68C4" w:rsidP="00111BA6">
      <w:pPr>
        <w:pStyle w:val="Heading3"/>
        <w:spacing w:line="480" w:lineRule="auto"/>
      </w:pPr>
      <w:r>
        <w:t>2.4 Results</w:t>
      </w:r>
    </w:p>
    <w:p w:rsidR="000B4ACD" w:rsidRDefault="00566071">
      <w:pPr>
        <w:spacing w:line="480" w:lineRule="auto"/>
        <w:jc w:val="both"/>
      </w:pPr>
      <w:r>
        <w:t>When applied to the</w:t>
      </w:r>
      <w:r w:rsidR="006E4862">
        <w:t xml:space="preserve"> good quality dataset</w:t>
      </w:r>
      <w:r>
        <w:t xml:space="preserve">, </w:t>
      </w:r>
      <w:r w:rsidR="006E4862">
        <w:t>QTrim and PRINSEQ performed at</w:t>
      </w:r>
      <w:r w:rsidR="00F1066E">
        <w:t xml:space="preserve"> an</w:t>
      </w:r>
      <w:r w:rsidR="006E4862">
        <w:t xml:space="preserve"> equivalent level</w:t>
      </w:r>
      <w:r>
        <w:t xml:space="preserve"> (Figure 2.7 A and C</w:t>
      </w:r>
      <w:r w:rsidR="00F1066E">
        <w:t xml:space="preserve">; </w:t>
      </w:r>
      <w:r>
        <w:t>Table 2.2</w:t>
      </w:r>
      <w:r w:rsidR="00F1066E">
        <w:t xml:space="preserve"> </w:t>
      </w:r>
      <w:r w:rsidR="006E4862">
        <w:t>Q20 and Tab</w:t>
      </w:r>
      <w:r>
        <w:t>le 2.3</w:t>
      </w:r>
      <w:r w:rsidR="006E4862">
        <w:t xml:space="preserve">) and outperformed all the </w:t>
      </w:r>
      <w:r>
        <w:t xml:space="preserve">other </w:t>
      </w:r>
      <w:r w:rsidR="00AB79A3">
        <w:t>methods</w:t>
      </w:r>
      <w:r>
        <w:t xml:space="preserve"> (Figure 2.7 A and C)</w:t>
      </w:r>
      <w:r w:rsidR="004E24E6">
        <w:t>, with</w:t>
      </w:r>
      <w:r w:rsidR="00B2608C">
        <w:t xml:space="preserve"> </w:t>
      </w:r>
      <w:r>
        <w:t xml:space="preserve">15829 trimmed reads with a mean length of 448 nucleotides </w:t>
      </w:r>
      <w:r w:rsidR="004E24E6">
        <w:t xml:space="preserve">output </w:t>
      </w:r>
      <w:r>
        <w:t xml:space="preserve">by QTrim and 15825 trimmed reads with a mean length of 450 nucleotides </w:t>
      </w:r>
      <w:r w:rsidR="004E24E6">
        <w:t>output</w:t>
      </w:r>
      <w:r w:rsidR="00B2608C">
        <w:t xml:space="preserve"> </w:t>
      </w:r>
      <w:r>
        <w:t xml:space="preserve">by PRINSEQ in the Q20 threshold analysis. </w:t>
      </w:r>
      <w:r w:rsidR="00FD477F">
        <w:t xml:space="preserve">In terms of the percentage of total bases in the output, again QTrim and PRINSEQ outperformed the other </w:t>
      </w:r>
      <w:r w:rsidR="00AB79A3">
        <w:t>methods</w:t>
      </w:r>
      <w:r w:rsidR="005021DA">
        <w:t xml:space="preserve"> while they both allowed so</w:t>
      </w:r>
      <w:r w:rsidR="00B77E0D">
        <w:t>me poor quality bases (Table 2.1</w:t>
      </w:r>
      <w:r w:rsidR="005021DA">
        <w:t>).</w:t>
      </w:r>
      <w:r>
        <w:t xml:space="preserve"> </w:t>
      </w:r>
    </w:p>
    <w:p w:rsidR="00334403" w:rsidRDefault="00334403" w:rsidP="00111BA6">
      <w:pPr>
        <w:spacing w:line="480" w:lineRule="auto"/>
        <w:jc w:val="both"/>
      </w:pPr>
    </w:p>
    <w:p w:rsidR="00AB79A3" w:rsidRDefault="005021DA" w:rsidP="00AB79A3">
      <w:pPr>
        <w:spacing w:line="480" w:lineRule="auto"/>
        <w:jc w:val="both"/>
      </w:pPr>
      <w:r>
        <w:t>In the more stringent Q30 analysis, the number of produced reads remained similar to that of the Q20 analysis (Table 2.</w:t>
      </w:r>
      <w:r w:rsidR="00EE6ACA">
        <w:t>1</w:t>
      </w:r>
      <w:r>
        <w:t xml:space="preserve">) however the mean read length reduced to 422 and 426 nucleotides for QTrim and PRINSEQ respectively. The percentage of bases </w:t>
      </w:r>
      <w:r w:rsidR="00215517">
        <w:t>and poor quality bases in QTrim and PRINSEQ</w:t>
      </w:r>
      <w:r>
        <w:t xml:space="preserve"> output </w:t>
      </w:r>
      <w:r w:rsidR="00215517">
        <w:t xml:space="preserve">are reduced as well; PRINSEQ has </w:t>
      </w:r>
      <w:r>
        <w:t xml:space="preserve">one percent </w:t>
      </w:r>
      <w:r w:rsidR="00AB79A3">
        <w:t xml:space="preserve">bases </w:t>
      </w:r>
      <w:r w:rsidR="00215517">
        <w:t>greater</w:t>
      </w:r>
      <w:r>
        <w:t xml:space="preserve"> than </w:t>
      </w:r>
      <w:r w:rsidR="00215517">
        <w:t>QTrim</w:t>
      </w:r>
      <w:r>
        <w:t xml:space="preserve"> while </w:t>
      </w:r>
      <w:r w:rsidR="00215517">
        <w:t>QTrim has</w:t>
      </w:r>
      <w:r>
        <w:t xml:space="preserve"> half percent </w:t>
      </w:r>
      <w:r w:rsidR="00AB79A3">
        <w:t>poor quality bases less</w:t>
      </w:r>
      <w:r w:rsidR="00215517">
        <w:t xml:space="preserve"> </w:t>
      </w:r>
      <w:r>
        <w:t>than PRINSEQ</w:t>
      </w:r>
      <w:r w:rsidR="00EE6ACA">
        <w:t xml:space="preserve"> (Table 2.1</w:t>
      </w:r>
      <w:r>
        <w:t>).</w:t>
      </w:r>
      <w:r w:rsidR="00AB79A3">
        <w:t xml:space="preserve"> </w:t>
      </w:r>
      <w:r w:rsidR="00AA3C19">
        <w:t>For both the Q20 and Q30 analysis all of the other approaches produced a comparable number of trimmed reads to QTrim and PRINSEQ, however the average read lengths were s</w:t>
      </w:r>
      <w:r w:rsidR="004F0B38">
        <w:t>ignificantly shorter (Figure 2.8</w:t>
      </w:r>
      <w:r w:rsidR="00AA3C19">
        <w:t xml:space="preserve"> A and C).</w:t>
      </w:r>
    </w:p>
    <w:p w:rsidR="000B110E" w:rsidRDefault="00AA3C19" w:rsidP="00AB79A3">
      <w:pPr>
        <w:spacing w:line="480" w:lineRule="auto"/>
        <w:jc w:val="both"/>
      </w:pPr>
      <w:r>
        <w:t xml:space="preserve"> </w:t>
      </w:r>
      <w:r w:rsidR="00345003">
        <w:t>When applied to the poor quality data, PRINSEQ and QTrim were, by far, the two best p</w:t>
      </w:r>
      <w:r w:rsidR="004F0B38">
        <w:t>erforming approaches (Figure 2.8</w:t>
      </w:r>
      <w:r w:rsidR="00345003">
        <w:t xml:space="preserve"> B and D)</w:t>
      </w:r>
      <w:r w:rsidR="000B110E">
        <w:t xml:space="preserve">. A total of </w:t>
      </w:r>
      <w:r w:rsidR="00345003">
        <w:t xml:space="preserve">32818 trimmed reads with a mean length of 273 nucleotides </w:t>
      </w:r>
      <w:r w:rsidR="000B110E">
        <w:t xml:space="preserve">was produced </w:t>
      </w:r>
      <w:r w:rsidR="00345003">
        <w:t xml:space="preserve">by QTrim and 32381 trimmed reads with a mean length of 282 nucleotides </w:t>
      </w:r>
      <w:r w:rsidR="000B110E">
        <w:t xml:space="preserve">was produced </w:t>
      </w:r>
      <w:r w:rsidR="00345003">
        <w:t>by PRINSEQ in the Q20 threshold analys</w:t>
      </w:r>
      <w:r w:rsidR="000B110E">
        <w:t>e</w:t>
      </w:r>
      <w:r w:rsidR="00345003">
        <w:t xml:space="preserve">s. The lower quality of this data is reflected in the much shorter trimmed reads </w:t>
      </w:r>
      <w:r w:rsidR="000B110E">
        <w:t xml:space="preserve">produced </w:t>
      </w:r>
      <w:r w:rsidR="00AB79A3">
        <w:t>and over 50% of bases trimmed out by all methods</w:t>
      </w:r>
      <w:r w:rsidR="00EE6ACA">
        <w:t xml:space="preserve"> (Table 2.2</w:t>
      </w:r>
      <w:r w:rsidR="005148A8">
        <w:t>)</w:t>
      </w:r>
      <w:r w:rsidR="00AB79A3">
        <w:t xml:space="preserve"> </w:t>
      </w:r>
      <w:r w:rsidR="00345003">
        <w:t>from th</w:t>
      </w:r>
      <w:r w:rsidR="000B110E">
        <w:t>is</w:t>
      </w:r>
      <w:r w:rsidR="00345003">
        <w:t xml:space="preserve"> analysis when compared to the trimmed read lengths </w:t>
      </w:r>
      <w:r w:rsidR="000B110E">
        <w:t xml:space="preserve">produced during the </w:t>
      </w:r>
      <w:r w:rsidR="00345003">
        <w:t>analysis of the good quality data.</w:t>
      </w:r>
      <w:r w:rsidR="000B110E">
        <w:t xml:space="preserve"> The performance</w:t>
      </w:r>
      <w:r w:rsidR="00566071">
        <w:t xml:space="preserve"> </w:t>
      </w:r>
      <w:r w:rsidR="000B110E">
        <w:t xml:space="preserve">was </w:t>
      </w:r>
      <w:r w:rsidR="00566071">
        <w:t>further evident when the stringent Q30 analysis of the poor quality data was undertaken</w:t>
      </w:r>
      <w:r w:rsidR="000B110E">
        <w:t xml:space="preserve">. </w:t>
      </w:r>
      <w:r w:rsidR="00566071">
        <w:t xml:space="preserve"> </w:t>
      </w:r>
      <w:r w:rsidR="000B110E">
        <w:t>The</w:t>
      </w:r>
      <w:r w:rsidR="00566071">
        <w:t xml:space="preserve"> average trimmed read length reduc</w:t>
      </w:r>
      <w:r w:rsidR="000B110E">
        <w:t>ed</w:t>
      </w:r>
      <w:r w:rsidR="00566071">
        <w:t xml:space="preserve"> from 273 nucleotides (Q20) to 162 nucleotides (Q30) for QTrim and from 282 nucleotides (Q20) to 176 nucleotides (Q30) for PRINSEQ</w:t>
      </w:r>
      <w:r w:rsidR="000A5FA1">
        <w:t xml:space="preserve">. PRINSEQ </w:t>
      </w:r>
      <w:r w:rsidR="004840C8">
        <w:t xml:space="preserve">has </w:t>
      </w:r>
      <w:r w:rsidR="000A5FA1">
        <w:t xml:space="preserve">the </w:t>
      </w:r>
      <w:r w:rsidR="004840C8">
        <w:t>highest percentage of poor quality bases (</w:t>
      </w:r>
      <w:r w:rsidR="00EE6ACA">
        <w:t>Table 2.2</w:t>
      </w:r>
      <w:r w:rsidR="004840C8">
        <w:t>)</w:t>
      </w:r>
      <w:r w:rsidR="00566071">
        <w:t xml:space="preserve">.  Further, the dramatic reduction in the number of </w:t>
      </w:r>
      <w:r w:rsidR="001F7A92">
        <w:t xml:space="preserve">bases </w:t>
      </w:r>
      <w:r w:rsidR="000B110E">
        <w:t xml:space="preserve">produced </w:t>
      </w:r>
      <w:r w:rsidR="00566071">
        <w:t xml:space="preserve">for all methods in the Q30 analysis (ranging from a </w:t>
      </w:r>
      <w:r w:rsidR="001F7A92">
        <w:t>80</w:t>
      </w:r>
      <w:r w:rsidR="00566071">
        <w:t xml:space="preserve">% reduction in the number of </w:t>
      </w:r>
      <w:r w:rsidR="001F7A92">
        <w:t>bases</w:t>
      </w:r>
      <w:r w:rsidR="00566071">
        <w:t xml:space="preserve"> Q30 analysis in QT</w:t>
      </w:r>
      <w:r w:rsidR="007E282A">
        <w:t>rim</w:t>
      </w:r>
      <w:r w:rsidR="000B110E">
        <w:t>,</w:t>
      </w:r>
      <w:r w:rsidR="007E282A">
        <w:t xml:space="preserve"> to </w:t>
      </w:r>
      <w:r w:rsidR="001F7A92">
        <w:t>99.8</w:t>
      </w:r>
      <w:r w:rsidR="007E282A">
        <w:t>% reduction in FASTX</w:t>
      </w:r>
      <w:r w:rsidR="001F7A92">
        <w:t xml:space="preserve"> (Table 2.2)</w:t>
      </w:r>
      <w:proofErr w:type="gramStart"/>
      <w:r w:rsidR="00BE2DA9">
        <w:t>)</w:t>
      </w:r>
      <w:r w:rsidR="00566071">
        <w:t>,</w:t>
      </w:r>
      <w:proofErr w:type="gramEnd"/>
      <w:r w:rsidR="00566071">
        <w:t xml:space="preserve"> indicates that, for many reads, the</w:t>
      </w:r>
      <w:r w:rsidR="000B110E">
        <w:t xml:space="preserve"> sequences</w:t>
      </w:r>
      <w:r w:rsidR="00566071">
        <w:t xml:space="preserve"> were of too low quality to pass the minimum read length threshold</w:t>
      </w:r>
      <w:r w:rsidR="00280F18">
        <w:t>.</w:t>
      </w:r>
    </w:p>
    <w:p w:rsidR="00AA3C19" w:rsidRDefault="00AA3C19"/>
    <w:p w:rsidR="00D34A2B" w:rsidRDefault="00D34A2B" w:rsidP="00D34A2B">
      <w:pPr>
        <w:spacing w:line="480" w:lineRule="auto"/>
        <w:jc w:val="both"/>
        <w:rPr>
          <w:color w:val="000000"/>
        </w:rPr>
      </w:pPr>
      <w:r>
        <w:t xml:space="preserve">Finally, </w:t>
      </w:r>
      <w:r w:rsidR="00C61477">
        <w:t xml:space="preserve">when compared by execution time, </w:t>
      </w:r>
      <w:r>
        <w:t xml:space="preserve">QTrim is twice as fast as </w:t>
      </w:r>
      <w:r w:rsidRPr="009A1FD0">
        <w:t>PRINSEQ (</w:t>
      </w:r>
      <w:r w:rsidRPr="009A1FD0">
        <w:rPr>
          <w:rFonts w:cs="Lucida Grande"/>
          <w:color w:val="000000"/>
        </w:rPr>
        <w:t xml:space="preserve">379372 versus </w:t>
      </w:r>
      <w:r w:rsidRPr="009A1FD0">
        <w:rPr>
          <w:color w:val="000000"/>
        </w:rPr>
        <w:t xml:space="preserve">189966 bases trimmed per second) </w:t>
      </w:r>
      <w:r w:rsidR="00C61477">
        <w:rPr>
          <w:color w:val="000000"/>
        </w:rPr>
        <w:t xml:space="preserve">while </w:t>
      </w:r>
      <w:r w:rsidR="000A6E33">
        <w:rPr>
          <w:color w:val="000000"/>
        </w:rPr>
        <w:t xml:space="preserve">most </w:t>
      </w:r>
      <w:r w:rsidR="00C61477">
        <w:rPr>
          <w:color w:val="000000"/>
        </w:rPr>
        <w:t>other m</w:t>
      </w:r>
      <w:r w:rsidR="004F0B38">
        <w:rPr>
          <w:color w:val="000000"/>
        </w:rPr>
        <w:t>ethods</w:t>
      </w:r>
      <w:r w:rsidR="000A6E33">
        <w:rPr>
          <w:color w:val="000000"/>
        </w:rPr>
        <w:t xml:space="preserve"> a faster</w:t>
      </w:r>
      <w:r w:rsidR="004F0B38">
        <w:rPr>
          <w:color w:val="000000"/>
        </w:rPr>
        <w:t xml:space="preserve"> (Figure </w:t>
      </w:r>
      <w:r w:rsidR="00EE1D48">
        <w:rPr>
          <w:color w:val="000000"/>
        </w:rPr>
        <w:t>2.9</w:t>
      </w:r>
      <w:r w:rsidR="00C61477">
        <w:rPr>
          <w:color w:val="000000"/>
        </w:rPr>
        <w:t xml:space="preserve">) </w:t>
      </w:r>
      <w:r w:rsidRPr="009A1FD0">
        <w:rPr>
          <w:color w:val="000000"/>
        </w:rPr>
        <w:t>on a</w:t>
      </w:r>
      <w:r>
        <w:rPr>
          <w:color w:val="000000"/>
        </w:rPr>
        <w:t xml:space="preserve"> standard desktop computer with a 2 GHz Intel</w:t>
      </w:r>
      <w:r w:rsidRPr="004F0874">
        <w:rPr>
          <w:rFonts w:ascii="Lucida Grande" w:hAnsi="Lucida Grande" w:cs="Lucida Grande"/>
          <w:b/>
          <w:color w:val="000000"/>
        </w:rPr>
        <w:t>®</w:t>
      </w:r>
      <w:r>
        <w:rPr>
          <w:color w:val="000000"/>
        </w:rPr>
        <w:t xml:space="preserve"> Core</w:t>
      </w:r>
      <w:r w:rsidRPr="00BC4ACF">
        <w:rPr>
          <w:rFonts w:ascii="Lucida Grande" w:hAnsi="Lucida Grande" w:cs="Lucida Grande"/>
          <w:b/>
          <w:color w:val="000000"/>
        </w:rPr>
        <w:t>™</w:t>
      </w:r>
      <w:r>
        <w:rPr>
          <w:color w:val="000000"/>
        </w:rPr>
        <w:t xml:space="preserve"> Duo CPU and 2GB of RAM.</w:t>
      </w:r>
    </w:p>
    <w:p w:rsidR="00DB103B" w:rsidRDefault="00DB103B" w:rsidP="00D34A2B">
      <w:pPr>
        <w:spacing w:line="480" w:lineRule="auto"/>
        <w:jc w:val="both"/>
        <w:rPr>
          <w:color w:val="000000"/>
        </w:rPr>
      </w:pPr>
    </w:p>
    <w:p w:rsidR="00C61477" w:rsidRDefault="00DB103B" w:rsidP="00111BA6">
      <w:pPr>
        <w:pStyle w:val="Heading3"/>
      </w:pPr>
      <w:r>
        <w:t xml:space="preserve">2.4.1 </w:t>
      </w:r>
      <w:r w:rsidR="00BD49D5" w:rsidRPr="00111BA6">
        <w:t>QTrim Web Service</w:t>
      </w:r>
    </w:p>
    <w:p w:rsidR="00DB103B" w:rsidRPr="00111BA6" w:rsidRDefault="00DB103B" w:rsidP="00D34A2B">
      <w:pPr>
        <w:spacing w:line="480" w:lineRule="auto"/>
        <w:jc w:val="both"/>
        <w:rPr>
          <w:b/>
          <w:color w:val="000000"/>
        </w:rPr>
      </w:pPr>
    </w:p>
    <w:p w:rsidR="007E26E6" w:rsidRDefault="00CA3CA7" w:rsidP="00D34A2B">
      <w:pPr>
        <w:spacing w:line="480" w:lineRule="auto"/>
        <w:jc w:val="both"/>
        <w:rPr>
          <w:color w:val="000000"/>
        </w:rPr>
      </w:pPr>
      <w:r>
        <w:rPr>
          <w:color w:val="000000"/>
        </w:rPr>
        <w:t xml:space="preserve">A </w:t>
      </w:r>
      <w:r w:rsidR="00712A29">
        <w:rPr>
          <w:color w:val="000000"/>
        </w:rPr>
        <w:t xml:space="preserve">QTrim web service has been developed to facilitate quick and easy quality trimming of HTS sequence data for </w:t>
      </w:r>
      <w:r>
        <w:rPr>
          <w:color w:val="000000"/>
        </w:rPr>
        <w:t>researchers</w:t>
      </w:r>
      <w:r w:rsidR="00712A29">
        <w:rPr>
          <w:color w:val="000000"/>
        </w:rPr>
        <w:t xml:space="preserve"> with little knowledge </w:t>
      </w:r>
      <w:r>
        <w:rPr>
          <w:color w:val="000000"/>
        </w:rPr>
        <w:t>of</w:t>
      </w:r>
      <w:r w:rsidR="00712A29">
        <w:rPr>
          <w:color w:val="000000"/>
        </w:rPr>
        <w:t xml:space="preserve"> command line tool</w:t>
      </w:r>
      <w:r w:rsidR="00EE1D48">
        <w:rPr>
          <w:color w:val="000000"/>
        </w:rPr>
        <w:t xml:space="preserve"> execution</w:t>
      </w:r>
      <w:r w:rsidR="00712A29">
        <w:rPr>
          <w:color w:val="000000"/>
        </w:rPr>
        <w:t xml:space="preserve">. The web service is available at </w:t>
      </w:r>
      <w:hyperlink r:id="rId7" w:anchor="/qtrim" w:history="1">
        <w:r w:rsidR="00EE1D48" w:rsidRPr="000D4AC0">
          <w:rPr>
            <w:rStyle w:val="Hyperlink"/>
          </w:rPr>
          <w:t>http://hiv.sanbi.ac.za/tools#/qtrim</w:t>
        </w:r>
      </w:hyperlink>
      <w:r w:rsidR="00EE1D48">
        <w:rPr>
          <w:color w:val="000000"/>
        </w:rPr>
        <w:t xml:space="preserve"> (Figure 2.10). </w:t>
      </w:r>
      <w:r w:rsidR="00B55F4D">
        <w:rPr>
          <w:color w:val="000000"/>
        </w:rPr>
        <w:t>The web service users have an option to register and create an account</w:t>
      </w:r>
      <w:r w:rsidR="00EE1D48">
        <w:rPr>
          <w:color w:val="000000"/>
        </w:rPr>
        <w:t>.</w:t>
      </w:r>
      <w:r w:rsidR="00B55F4D">
        <w:rPr>
          <w:color w:val="000000"/>
        </w:rPr>
        <w:t xml:space="preserve"> </w:t>
      </w:r>
      <w:r w:rsidR="00EE1D48">
        <w:rPr>
          <w:color w:val="000000"/>
        </w:rPr>
        <w:t xml:space="preserve"> Registration is free for academic users whereas commercial users need to pay. </w:t>
      </w:r>
      <w:r w:rsidR="00CC32F0">
        <w:rPr>
          <w:color w:val="000000"/>
        </w:rPr>
        <w:t xml:space="preserve">Account holders </w:t>
      </w:r>
      <w:r w:rsidR="00EE1D48">
        <w:rPr>
          <w:color w:val="000000"/>
        </w:rPr>
        <w:t xml:space="preserve">can login using their </w:t>
      </w:r>
      <w:proofErr w:type="spellStart"/>
      <w:r w:rsidR="00EE1D48">
        <w:rPr>
          <w:color w:val="000000"/>
        </w:rPr>
        <w:t>userid</w:t>
      </w:r>
      <w:proofErr w:type="spellEnd"/>
      <w:r w:rsidR="00EE1D48">
        <w:rPr>
          <w:color w:val="000000"/>
        </w:rPr>
        <w:t>/email and password</w:t>
      </w:r>
      <w:r w:rsidR="00C44B44">
        <w:rPr>
          <w:color w:val="000000"/>
        </w:rPr>
        <w:t xml:space="preserve"> after registration</w:t>
      </w:r>
      <w:r w:rsidR="00CC32F0">
        <w:rPr>
          <w:color w:val="000000"/>
        </w:rPr>
        <w:t xml:space="preserve"> while non-account holders can also use the service as normal but the results are not saved</w:t>
      </w:r>
      <w:r w:rsidR="00D032D9">
        <w:rPr>
          <w:color w:val="000000"/>
        </w:rPr>
        <w:t xml:space="preserve"> in the server</w:t>
      </w:r>
      <w:r w:rsidR="00CC32F0">
        <w:rPr>
          <w:color w:val="000000"/>
        </w:rPr>
        <w:t>, which mean</w:t>
      </w:r>
      <w:r w:rsidR="00D032D9">
        <w:rPr>
          <w:color w:val="000000"/>
        </w:rPr>
        <w:t>s</w:t>
      </w:r>
      <w:r w:rsidR="00CC32F0">
        <w:rPr>
          <w:color w:val="000000"/>
        </w:rPr>
        <w:t xml:space="preserve"> only the account holders can</w:t>
      </w:r>
      <w:r w:rsidR="007E26E6">
        <w:rPr>
          <w:color w:val="000000"/>
        </w:rPr>
        <w:t xml:space="preserve"> retrieve the interested results in the future</w:t>
      </w:r>
      <w:r w:rsidR="00C44B44">
        <w:rPr>
          <w:color w:val="000000"/>
        </w:rPr>
        <w:t>.</w:t>
      </w:r>
    </w:p>
    <w:p w:rsidR="007E26E6" w:rsidRDefault="007E26E6" w:rsidP="00D34A2B">
      <w:pPr>
        <w:spacing w:line="480" w:lineRule="auto"/>
        <w:jc w:val="both"/>
        <w:rPr>
          <w:color w:val="000000"/>
        </w:rPr>
      </w:pPr>
    </w:p>
    <w:p w:rsidR="00712A29" w:rsidRDefault="00C44B44" w:rsidP="00D34A2B">
      <w:pPr>
        <w:spacing w:line="480" w:lineRule="auto"/>
        <w:jc w:val="both"/>
        <w:rPr>
          <w:color w:val="000000"/>
        </w:rPr>
      </w:pPr>
      <w:r>
        <w:rPr>
          <w:color w:val="000000"/>
        </w:rPr>
        <w:t>On the QTrim job submission page (Figure 2.11), users can upload the HTS se</w:t>
      </w:r>
      <w:r w:rsidR="007C1174">
        <w:rPr>
          <w:color w:val="000000"/>
        </w:rPr>
        <w:t>quence data files, provide a job name</w:t>
      </w:r>
      <w:r>
        <w:rPr>
          <w:color w:val="000000"/>
        </w:rPr>
        <w:t xml:space="preserve"> and submit the job straight away with default parameter settings or change the parameter settings like mean quality, minimum read length, mode of trimming in the advance settings and then submit the job for quality trimming.</w:t>
      </w:r>
    </w:p>
    <w:p w:rsidR="00DB103B" w:rsidRDefault="00DB103B" w:rsidP="00D34A2B">
      <w:pPr>
        <w:spacing w:line="480" w:lineRule="auto"/>
        <w:jc w:val="both"/>
        <w:rPr>
          <w:color w:val="000000"/>
        </w:rPr>
      </w:pPr>
    </w:p>
    <w:p w:rsidR="00D032D9" w:rsidRDefault="00C44B44" w:rsidP="00D34A2B">
      <w:pPr>
        <w:spacing w:line="480" w:lineRule="auto"/>
        <w:jc w:val="both"/>
        <w:rPr>
          <w:color w:val="000000"/>
        </w:rPr>
      </w:pPr>
      <w:r>
        <w:rPr>
          <w:color w:val="000000"/>
        </w:rPr>
        <w:t>Users can view their job details using the job na</w:t>
      </w:r>
      <w:r w:rsidR="007C1174">
        <w:rPr>
          <w:color w:val="000000"/>
        </w:rPr>
        <w:t xml:space="preserve">me. The plots </w:t>
      </w:r>
      <w:r w:rsidR="00EE34DC">
        <w:rPr>
          <w:color w:val="000000"/>
        </w:rPr>
        <w:t xml:space="preserve">for range of quality scores across </w:t>
      </w:r>
      <w:proofErr w:type="gramStart"/>
      <w:r w:rsidR="00EE34DC">
        <w:rPr>
          <w:color w:val="000000"/>
        </w:rPr>
        <w:t>reads,</w:t>
      </w:r>
      <w:proofErr w:type="gramEnd"/>
      <w:r w:rsidR="00EE34DC">
        <w:rPr>
          <w:color w:val="000000"/>
        </w:rPr>
        <w:t xml:space="preserve"> mean quality scores of reads and read length distribution </w:t>
      </w:r>
      <w:r w:rsidR="007C1174">
        <w:rPr>
          <w:color w:val="000000"/>
        </w:rPr>
        <w:t>generated for the uploaded raw data and trimmed result data will be displayed for the selected job. Users can also download the trimmed results files</w:t>
      </w:r>
      <w:r w:rsidR="00EE34DC">
        <w:rPr>
          <w:color w:val="000000"/>
        </w:rPr>
        <w:t xml:space="preserve"> including the plots</w:t>
      </w:r>
      <w:r w:rsidR="007C1174">
        <w:rPr>
          <w:color w:val="000000"/>
        </w:rPr>
        <w:t xml:space="preserve"> </w:t>
      </w:r>
      <w:r w:rsidR="00D032D9">
        <w:rPr>
          <w:color w:val="000000"/>
        </w:rPr>
        <w:t>from links</w:t>
      </w:r>
      <w:r w:rsidR="007C1174">
        <w:rPr>
          <w:color w:val="000000"/>
        </w:rPr>
        <w:t xml:space="preserve"> on the result web page of the selected job.</w:t>
      </w:r>
      <w:r w:rsidR="00CD2461">
        <w:rPr>
          <w:color w:val="000000"/>
        </w:rPr>
        <w:t xml:space="preserve"> The web service users who don’t create account </w:t>
      </w:r>
    </w:p>
    <w:p w:rsidR="00C44B44" w:rsidRDefault="00C44B44" w:rsidP="00D34A2B">
      <w:pPr>
        <w:spacing w:line="480" w:lineRule="auto"/>
        <w:jc w:val="both"/>
        <w:rPr>
          <w:color w:val="000000"/>
        </w:rPr>
      </w:pPr>
    </w:p>
    <w:p w:rsidR="00214482" w:rsidRDefault="00DB103B" w:rsidP="00EE34DC">
      <w:pPr>
        <w:pStyle w:val="Heading3"/>
        <w:spacing w:line="480" w:lineRule="auto"/>
      </w:pPr>
      <w:r>
        <w:t xml:space="preserve">2.5 </w:t>
      </w:r>
      <w:r w:rsidR="00214482" w:rsidRPr="00F51753">
        <w:t>Discussion</w:t>
      </w:r>
      <w:r w:rsidR="00750A94">
        <w:t xml:space="preserve"> and Conclusion</w:t>
      </w:r>
    </w:p>
    <w:p w:rsidR="000B4ACD" w:rsidRDefault="000B4ACD" w:rsidP="00EE34DC">
      <w:pPr>
        <w:spacing w:line="480" w:lineRule="auto"/>
        <w:jc w:val="both"/>
      </w:pPr>
    </w:p>
    <w:p w:rsidR="00822AC6" w:rsidRDefault="00750A94" w:rsidP="00EE34DC">
      <w:pPr>
        <w:spacing w:line="480" w:lineRule="auto"/>
        <w:jc w:val="both"/>
      </w:pPr>
      <w:r>
        <w:t xml:space="preserve">QTrim is a novel algorithm implementing an averaging approach for sensitive quality trimming of 454 sequence data. </w:t>
      </w:r>
      <w:r w:rsidR="00822AC6">
        <w:t xml:space="preserve">The algorithms used by averaging approaches differ greatly, ranging from approaches such as </w:t>
      </w:r>
      <w:proofErr w:type="spellStart"/>
      <w:r w:rsidR="00822AC6">
        <w:t>clean_reads</w:t>
      </w:r>
      <w:proofErr w:type="spellEnd"/>
      <w:r w:rsidR="00822AC6">
        <w:t xml:space="preserve"> </w:t>
      </w:r>
      <w:r w:rsidR="005F307C">
        <w:fldChar w:fldCharType="begin"/>
      </w:r>
      <w:r w:rsidR="005C6043">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5F307C">
        <w:fldChar w:fldCharType="separate"/>
      </w:r>
      <w:r w:rsidR="005C6043">
        <w:rPr>
          <w:noProof/>
        </w:rPr>
        <w:t>(Blanca et al., 2011)</w:t>
      </w:r>
      <w:r w:rsidR="005F307C">
        <w:fldChar w:fldCharType="end"/>
      </w:r>
      <w:r w:rsidR="00EE34DC">
        <w:t xml:space="preserve"> </w:t>
      </w:r>
      <w:r w:rsidR="00822AC6">
        <w:t>and PRINSEQ</w:t>
      </w:r>
      <w:r w:rsidR="00822AC6" w:rsidRPr="002816BA">
        <w:t xml:space="preserve"> </w:t>
      </w:r>
      <w:r w:rsidR="005F307C">
        <w:fldChar w:fldCharType="begin"/>
      </w:r>
      <w:r w:rsidR="005C6043">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5F307C">
        <w:fldChar w:fldCharType="separate"/>
      </w:r>
      <w:r w:rsidR="005C6043">
        <w:rPr>
          <w:noProof/>
        </w:rPr>
        <w:t>(Schmieder and Edwards, 2011)</w:t>
      </w:r>
      <w:r w:rsidR="005F307C">
        <w:fldChar w:fldCharType="end"/>
      </w:r>
      <w:r w:rsidR="00EE34DC">
        <w:t xml:space="preserve"> </w:t>
      </w:r>
      <w:r w:rsidR="00822AC6">
        <w:t>that use a window-based approach to iteratively trim sequence reads until the user-defined quality threshold is satisfied within the window, to FASTX</w:t>
      </w:r>
      <w:r w:rsidR="00C15C96">
        <w:t xml:space="preserve"> </w:t>
      </w:r>
      <w:r w:rsidR="005F307C">
        <w:fldChar w:fldCharType="begin"/>
      </w:r>
      <w:r w:rsidR="005C6043">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5F307C">
        <w:fldChar w:fldCharType="separate"/>
      </w:r>
      <w:r w:rsidR="005C6043">
        <w:rPr>
          <w:noProof/>
        </w:rPr>
        <w:t>(Blankenberg et al., 2010)</w:t>
      </w:r>
      <w:r w:rsidR="005F307C">
        <w:fldChar w:fldCharType="end"/>
      </w:r>
      <w:r w:rsidR="00B55F4D">
        <w:t xml:space="preserve"> </w:t>
      </w:r>
      <w:r w:rsidR="00822AC6">
        <w:t xml:space="preserve">that iteratively trims nucleotides from a sequence read until the percentage of low quality bases in a read satisfies a user-defined threshold.  While all of the reads in such approaches will satisfy the mean quality score threshold, the algorithms used can result in tools that ‘over-trim’ reads resulting in the loss of data that, if included, would be both </w:t>
      </w:r>
      <w:r w:rsidR="00EE34DC">
        <w:t>high quality</w:t>
      </w:r>
      <w:r w:rsidR="00822AC6">
        <w:t xml:space="preserve"> and informative.  </w:t>
      </w:r>
    </w:p>
    <w:p w:rsidR="005427FF" w:rsidRDefault="005427FF" w:rsidP="00EE34DC">
      <w:pPr>
        <w:spacing w:line="480" w:lineRule="auto"/>
        <w:jc w:val="both"/>
      </w:pPr>
    </w:p>
    <w:p w:rsidR="000B4ACD" w:rsidRDefault="00280F18" w:rsidP="00EE34DC">
      <w:pPr>
        <w:spacing w:line="480" w:lineRule="auto"/>
        <w:jc w:val="both"/>
      </w:pPr>
      <w:r>
        <w:t xml:space="preserve">Upon comparison with </w:t>
      </w:r>
      <w:r w:rsidR="005427FF">
        <w:t xml:space="preserve">the </w:t>
      </w:r>
      <w:r>
        <w:t>other approaches, QTrim</w:t>
      </w:r>
      <w:r w:rsidR="00822AC6">
        <w:t xml:space="preserve"> </w:t>
      </w:r>
      <w:r w:rsidR="00750A94">
        <w:t>performs equally as well as the best of these methods (PRINSEQ</w:t>
      </w:r>
      <w:r w:rsidR="00C63AD6">
        <w:t xml:space="preserve"> </w:t>
      </w:r>
      <w:r w:rsidR="005F307C">
        <w:fldChar w:fldCharType="begin"/>
      </w:r>
      <w:r w:rsidR="005C6043">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5F307C">
        <w:fldChar w:fldCharType="separate"/>
      </w:r>
      <w:r w:rsidR="008B520F">
        <w:rPr>
          <w:noProof/>
        </w:rPr>
        <w:t>(Schmieder and Edwards, 2011)</w:t>
      </w:r>
      <w:r w:rsidR="005F307C">
        <w:fldChar w:fldCharType="end"/>
      </w:r>
      <w:r w:rsidR="00750A94">
        <w:t>)</w:t>
      </w:r>
      <w:r w:rsidR="009205F8">
        <w:t xml:space="preserve"> on the basis of total output reads and the mean output read length.</w:t>
      </w:r>
      <w:r w:rsidR="00750A94">
        <w:t xml:space="preserve">  The trimmed reads produced by PRINSEQ are, on average, slightly longer than those from QTrim.  Upon further examination, however, this is as a result of PRINSEQ allowing a higher number of low quality bases (quality score &lt; 20) at the 3’ end of its trimmed </w:t>
      </w:r>
      <w:proofErr w:type="gramStart"/>
      <w:r w:rsidR="00750A94">
        <w:t>reads</w:t>
      </w:r>
      <w:bookmarkStart w:id="0" w:name="_GoBack"/>
      <w:bookmarkEnd w:id="0"/>
      <w:proofErr w:type="gramEnd"/>
      <w:r w:rsidR="00750A94">
        <w:t>.  For example, PRINSEQ generates 8% more low quality bases than QTrim in the Q20 trimming of both datasets tested here, and 17% and 25% more low quality bases in the Q30 trimming analyses of the poor quality and good quality datasets respectively.  We find that this is the case in all of the methods that use an averaging approach for quality trimming.  As soon as the minimum quality score in a read satisfies the quality threshold, the read is defined as trimmed without any further analysis.  In QTrim, however, we employ two further steps, which ensure that low quality bases at the 3’ end of quality trimmed reads are removed.  Thus, while the reads may be slightly shorter than those produced by PRINSEQ, users can be confident that the quality of the generated reads is consistent across the length of the quality trimmed data produced by QTrim.</w:t>
      </w:r>
    </w:p>
    <w:p w:rsidR="00750A94" w:rsidRDefault="00750A94" w:rsidP="00FE5E54">
      <w:pPr>
        <w:spacing w:line="480" w:lineRule="auto"/>
        <w:jc w:val="both"/>
      </w:pPr>
    </w:p>
    <w:p w:rsidR="000B4ACD" w:rsidRDefault="00BB1102" w:rsidP="00FE5E54">
      <w:pPr>
        <w:spacing w:line="480" w:lineRule="auto"/>
        <w:jc w:val="both"/>
      </w:pPr>
      <w:r>
        <w:t xml:space="preserve">QTrim performance </w:t>
      </w:r>
      <w:r w:rsidR="001513E5">
        <w:t>comparison with</w:t>
      </w:r>
      <w:r>
        <w:t xml:space="preserve"> other approaches is distinctive when the trimming is done on poor quality data. While most other tools </w:t>
      </w:r>
      <w:r w:rsidR="00FB736C">
        <w:t>discard</w:t>
      </w:r>
      <w:r>
        <w:t xml:space="preserve"> almost all reads, QTrim is able to “rescue” high quality nucleotides more than PRINSEQ</w:t>
      </w:r>
      <w:r w:rsidR="001513E5">
        <w:t>, which has comparable total reads output and mean read length</w:t>
      </w:r>
      <w:r>
        <w:t>. This means QTrim enables sensitive trimming of sub-optimal sequence data thereby enabling researchers to undertake downstream analysis on lesser quality sequence data that otherwise may have been discarded.</w:t>
      </w:r>
    </w:p>
    <w:p w:rsidR="00BB1102" w:rsidRDefault="00BB1102" w:rsidP="00FE5E54">
      <w:pPr>
        <w:spacing w:line="480" w:lineRule="auto"/>
        <w:jc w:val="both"/>
      </w:pPr>
    </w:p>
    <w:p w:rsidR="000B4ACD" w:rsidRDefault="002603DD" w:rsidP="00FE5E54">
      <w:pPr>
        <w:spacing w:line="480" w:lineRule="auto"/>
        <w:jc w:val="both"/>
      </w:pPr>
      <w:proofErr w:type="spellStart"/>
      <w:r>
        <w:t>Fastx</w:t>
      </w:r>
      <w:proofErr w:type="spellEnd"/>
      <w:r>
        <w:t xml:space="preserve"> </w:t>
      </w:r>
      <w:r w:rsidR="005F307C">
        <w:fldChar w:fldCharType="begin"/>
      </w:r>
      <w:r w:rsidR="005C6043">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5F307C">
        <w:fldChar w:fldCharType="separate"/>
      </w:r>
      <w:r w:rsidR="002B3B9A">
        <w:rPr>
          <w:noProof/>
        </w:rPr>
        <w:t>(Blankenberg et al., 2010)</w:t>
      </w:r>
      <w:r w:rsidR="005F307C">
        <w:fldChar w:fldCharType="end"/>
      </w:r>
      <w:r w:rsidR="001C0F54">
        <w:t xml:space="preserve"> </w:t>
      </w:r>
      <w:r w:rsidR="00FB736C">
        <w:t xml:space="preserve">exhibits </w:t>
      </w:r>
      <w:r>
        <w:t xml:space="preserve">the highest speed of execution and this is because it trims out all nucleotides once the required </w:t>
      </w:r>
      <w:r w:rsidR="00054B90">
        <w:t>percentage of high quality nucleotides is</w:t>
      </w:r>
      <w:r>
        <w:t xml:space="preserve"> obtained. Other meth</w:t>
      </w:r>
      <w:r w:rsidR="0062082B">
        <w:t>ods, including QTrim that check</w:t>
      </w:r>
      <w:r>
        <w:t xml:space="preserve"> the mean quality of nucleotides</w:t>
      </w:r>
      <w:r w:rsidR="0062082B">
        <w:t xml:space="preserve"> </w:t>
      </w:r>
      <w:r>
        <w:t xml:space="preserve">trim single base at each time. </w:t>
      </w:r>
      <w:r w:rsidR="0062082B">
        <w:t xml:space="preserve">Although QTrim is slower than </w:t>
      </w:r>
      <w:proofErr w:type="spellStart"/>
      <w:r w:rsidR="0062082B">
        <w:t>Geneious</w:t>
      </w:r>
      <w:proofErr w:type="spellEnd"/>
      <w:r w:rsidR="001C0F54">
        <w:t xml:space="preserve"> </w:t>
      </w:r>
      <w:r w:rsidR="005F307C">
        <w:fldChar w:fldCharType="begin"/>
      </w:r>
      <w:r w:rsidR="005C6043">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5F307C">
        <w:fldChar w:fldCharType="separate"/>
      </w:r>
      <w:r w:rsidR="002B3B9A">
        <w:rPr>
          <w:noProof/>
        </w:rPr>
        <w:t>(Kearse et al., 2012)</w:t>
      </w:r>
      <w:r w:rsidR="005F307C">
        <w:fldChar w:fldCharType="end"/>
      </w:r>
      <w:r w:rsidR="0062082B">
        <w:t xml:space="preserve">, it is comparable with </w:t>
      </w:r>
      <w:proofErr w:type="spellStart"/>
      <w:r w:rsidR="0062082B">
        <w:t>Clean_reads</w:t>
      </w:r>
      <w:proofErr w:type="spellEnd"/>
      <w:r w:rsidR="00513A98">
        <w:t xml:space="preserve"> </w:t>
      </w:r>
      <w:r w:rsidR="005F307C">
        <w:fldChar w:fldCharType="begin"/>
      </w:r>
      <w:r w:rsidR="005C6043">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5F307C">
        <w:fldChar w:fldCharType="separate"/>
      </w:r>
      <w:r w:rsidR="002B3B9A">
        <w:rPr>
          <w:noProof/>
        </w:rPr>
        <w:t>(Blanca et al., 2011)</w:t>
      </w:r>
      <w:r w:rsidR="005F307C">
        <w:fldChar w:fldCharType="end"/>
      </w:r>
      <w:r w:rsidR="0062082B">
        <w:t xml:space="preserve"> and Roche’s </w:t>
      </w:r>
      <w:proofErr w:type="spellStart"/>
      <w:r w:rsidR="0062082B">
        <w:t>Newbler</w:t>
      </w:r>
      <w:proofErr w:type="spellEnd"/>
      <w:r w:rsidR="00513A98">
        <w:t xml:space="preserve"> v2.6 </w:t>
      </w:r>
      <w:r w:rsidR="0062082B">
        <w:t xml:space="preserve"> and as much as twice </w:t>
      </w:r>
      <w:r w:rsidR="00054B90">
        <w:t>the speed of</w:t>
      </w:r>
      <w:r w:rsidR="0062082B">
        <w:t xml:space="preserve"> PRINSEQ.</w:t>
      </w:r>
    </w:p>
    <w:p w:rsidR="00750A94" w:rsidRDefault="00750A94" w:rsidP="00FE5E54">
      <w:pPr>
        <w:spacing w:line="480" w:lineRule="auto"/>
        <w:jc w:val="both"/>
      </w:pPr>
    </w:p>
    <w:p w:rsidR="00E06024" w:rsidRDefault="000F4128" w:rsidP="00FE5E54">
      <w:pPr>
        <w:spacing w:line="480" w:lineRule="auto"/>
        <w:jc w:val="both"/>
      </w:pPr>
      <w:r>
        <w:t xml:space="preserve">From users prospective, </w:t>
      </w:r>
      <w:r w:rsidR="00FE5E54">
        <w:t xml:space="preserve">QTrim </w:t>
      </w:r>
      <w:r w:rsidR="00054B90">
        <w:t>is</w:t>
      </w:r>
      <w:r w:rsidR="00FE5E54">
        <w:t xml:space="preserve"> simple to use</w:t>
      </w:r>
      <w:r w:rsidR="003B7CF4">
        <w:t xml:space="preserve"> with less </w:t>
      </w:r>
      <w:r w:rsidR="0062082B">
        <w:t>parameter</w:t>
      </w:r>
      <w:r w:rsidR="00FB736C">
        <w:t>s</w:t>
      </w:r>
      <w:r w:rsidR="00910BC0">
        <w:t xml:space="preserve"> to define</w:t>
      </w:r>
      <w:r>
        <w:t xml:space="preserve"> while other methods require complex </w:t>
      </w:r>
      <w:r w:rsidR="001513E5">
        <w:t xml:space="preserve">combinations of </w:t>
      </w:r>
      <w:r>
        <w:t>parameters to be defined</w:t>
      </w:r>
      <w:r w:rsidR="00FE5E54">
        <w:t xml:space="preserve">. QTrim is </w:t>
      </w:r>
      <w:r>
        <w:t xml:space="preserve">available </w:t>
      </w:r>
      <w:r w:rsidR="0062082B">
        <w:t xml:space="preserve">as </w:t>
      </w:r>
      <w:r w:rsidR="00FE5E54">
        <w:t>standalone executable file</w:t>
      </w:r>
      <w:r w:rsidR="00BB1102">
        <w:t xml:space="preserve"> with required library files of </w:t>
      </w:r>
      <w:proofErr w:type="spellStart"/>
      <w:r w:rsidR="00BB1102">
        <w:t>Biopython</w:t>
      </w:r>
      <w:proofErr w:type="spellEnd"/>
      <w:r w:rsidR="001513E5">
        <w:t xml:space="preserve"> </w:t>
      </w:r>
      <w:r w:rsidR="005F307C">
        <w:fldChar w:fldCharType="begin"/>
      </w:r>
      <w:r w:rsidR="005C6043">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5F307C">
        <w:fldChar w:fldCharType="separate"/>
      </w:r>
      <w:r w:rsidR="002B3B9A">
        <w:rPr>
          <w:noProof/>
        </w:rPr>
        <w:t>(Cock et al., 2009)</w:t>
      </w:r>
      <w:r w:rsidR="005F307C">
        <w:fldChar w:fldCharType="end"/>
      </w:r>
      <w:r w:rsidR="00BB1102">
        <w:t xml:space="preserve">, </w:t>
      </w:r>
      <w:proofErr w:type="spellStart"/>
      <w:r w:rsidR="00BB1102">
        <w:t>matplotlib</w:t>
      </w:r>
      <w:proofErr w:type="spellEnd"/>
      <w:r w:rsidR="001513E5">
        <w:t xml:space="preserve"> </w:t>
      </w:r>
      <w:r w:rsidR="005F307C">
        <w:fldChar w:fldCharType="begin"/>
      </w:r>
      <w:r w:rsidR="005C6043">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5F307C">
        <w:fldChar w:fldCharType="separate"/>
      </w:r>
      <w:r w:rsidR="002B3B9A">
        <w:rPr>
          <w:noProof/>
        </w:rPr>
        <w:t>(Hunter, 2007)</w:t>
      </w:r>
      <w:r w:rsidR="005F307C">
        <w:fldChar w:fldCharType="end"/>
      </w:r>
      <w:r w:rsidR="00BB1102">
        <w:t xml:space="preserve"> and </w:t>
      </w:r>
      <w:proofErr w:type="spellStart"/>
      <w:r w:rsidR="00BB1102">
        <w:t>numpy</w:t>
      </w:r>
      <w:proofErr w:type="spellEnd"/>
      <w:r w:rsidR="000E46C0">
        <w:t>,</w:t>
      </w:r>
      <w:r w:rsidR="00910BC0">
        <w:t xml:space="preserve"> which allows </w:t>
      </w:r>
      <w:r>
        <w:t>users to extract and execute straight away</w:t>
      </w:r>
      <w:r w:rsidR="00054B90">
        <w:t xml:space="preserve"> </w:t>
      </w:r>
      <w:r w:rsidR="001513E5">
        <w:t>without</w:t>
      </w:r>
      <w:r w:rsidR="00054B90">
        <w:t xml:space="preserve"> installation of </w:t>
      </w:r>
      <w:r w:rsidR="001513E5">
        <w:t xml:space="preserve">any </w:t>
      </w:r>
      <w:r w:rsidR="00054B90">
        <w:t>secondary software</w:t>
      </w:r>
      <w:r w:rsidR="00910BC0">
        <w:t xml:space="preserve">. </w:t>
      </w:r>
      <w:r w:rsidR="000E46C0">
        <w:t xml:space="preserve">The executables are available for Linux and </w:t>
      </w:r>
      <w:proofErr w:type="spellStart"/>
      <w:r w:rsidR="000E46C0">
        <w:t>MacOSX</w:t>
      </w:r>
      <w:proofErr w:type="spellEnd"/>
      <w:r w:rsidR="000E46C0">
        <w:t xml:space="preserve"> and </w:t>
      </w:r>
      <w:r w:rsidR="00F64E03">
        <w:t>are</w:t>
      </w:r>
      <w:r w:rsidR="000E46C0">
        <w:t xml:space="preserve"> downloadable from </w:t>
      </w:r>
      <w:hyperlink r:id="rId8" w:history="1">
        <w:r w:rsidR="000E46C0" w:rsidRPr="00D142EF">
          <w:rPr>
            <w:rStyle w:val="Hyperlink"/>
          </w:rPr>
          <w:t>https://hiv.sanbi.ac.za/software/qtrim</w:t>
        </w:r>
      </w:hyperlink>
      <w:r w:rsidR="000E46C0">
        <w:t xml:space="preserve">. </w:t>
      </w:r>
      <w:r w:rsidR="00BB1102">
        <w:t>This makes QTrim to be easily integrated into next generation sequence analysis pipeline.</w:t>
      </w:r>
    </w:p>
    <w:p w:rsidR="00334403" w:rsidRDefault="006E4862" w:rsidP="00111BA6">
      <w:pPr>
        <w:spacing w:line="480" w:lineRule="auto"/>
        <w:jc w:val="center"/>
      </w:pPr>
      <w:r>
        <w:br w:type="page"/>
      </w:r>
      <w:r w:rsidR="00643447" w:rsidRPr="00643447">
        <w:rPr>
          <w:b/>
          <w:sz w:val="32"/>
        </w:rPr>
        <w:t>Bibliography</w:t>
      </w:r>
    </w:p>
    <w:p w:rsidR="00000000" w:rsidRDefault="005F307C">
      <w:pPr>
        <w:jc w:val="both"/>
        <w:rPr>
          <w:rFonts w:ascii="Cambria" w:hAnsi="Cambria"/>
          <w:noProof/>
        </w:rPr>
      </w:pPr>
      <w:r>
        <w:fldChar w:fldCharType="begin"/>
      </w:r>
      <w:r w:rsidR="008B520F">
        <w:instrText xml:space="preserve"> ADDIN EN.REFLIST </w:instrText>
      </w:r>
      <w:r>
        <w:fldChar w:fldCharType="separate"/>
      </w:r>
      <w:r w:rsidRPr="005F307C">
        <w:rPr>
          <w:rFonts w:ascii="Cambria" w:hAnsi="Cambria"/>
          <w:noProof/>
        </w:rPr>
        <w:t xml:space="preserve">Antonelli, G (2013) Emerging new technologies in clinical virology. </w:t>
      </w:r>
      <w:r w:rsidRPr="005F307C">
        <w:rPr>
          <w:rFonts w:ascii="Cambria" w:hAnsi="Cambria"/>
          <w:i/>
          <w:noProof/>
        </w:rPr>
        <w:t>Clin Microbiol Infect</w:t>
      </w:r>
      <w:r w:rsidRPr="005F307C">
        <w:rPr>
          <w:rFonts w:ascii="Cambria" w:hAnsi="Cambria"/>
          <w:noProof/>
        </w:rPr>
        <w:t xml:space="preserve"> </w:t>
      </w:r>
      <w:r w:rsidRPr="005F307C">
        <w:rPr>
          <w:rFonts w:ascii="Cambria" w:hAnsi="Cambria"/>
          <w:b/>
          <w:noProof/>
        </w:rPr>
        <w:t>19</w:t>
      </w:r>
      <w:r w:rsidRPr="005F307C">
        <w:rPr>
          <w:rFonts w:ascii="Cambria" w:hAnsi="Cambria"/>
          <w:noProof/>
        </w:rPr>
        <w:t>: 8-9.</w:t>
      </w:r>
    </w:p>
    <w:p w:rsidR="00000000" w:rsidRDefault="005F307C">
      <w:pPr>
        <w:jc w:val="both"/>
        <w:rPr>
          <w:rFonts w:ascii="Cambria" w:hAnsi="Cambria"/>
          <w:noProof/>
        </w:rPr>
      </w:pPr>
      <w:r w:rsidRPr="005F307C">
        <w:rPr>
          <w:rFonts w:ascii="Cambria" w:hAnsi="Cambria"/>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5F307C">
        <w:rPr>
          <w:rFonts w:ascii="Cambria" w:hAnsi="Cambria"/>
          <w:i/>
          <w:noProof/>
        </w:rPr>
        <w:t>BMC Infect Dis</w:t>
      </w:r>
      <w:r w:rsidRPr="005F307C">
        <w:rPr>
          <w:rFonts w:ascii="Cambria" w:hAnsi="Cambria"/>
          <w:noProof/>
        </w:rPr>
        <w:t xml:space="preserve"> </w:t>
      </w:r>
      <w:r w:rsidRPr="005F307C">
        <w:rPr>
          <w:rFonts w:ascii="Cambria" w:hAnsi="Cambria"/>
          <w:b/>
          <w:noProof/>
        </w:rPr>
        <w:t>13</w:t>
      </w:r>
      <w:r w:rsidRPr="005F307C">
        <w:rPr>
          <w:rFonts w:ascii="Cambria" w:hAnsi="Cambria"/>
          <w:noProof/>
        </w:rPr>
        <w:t>: 52.</w:t>
      </w:r>
    </w:p>
    <w:p w:rsidR="00000000" w:rsidRDefault="005F307C">
      <w:pPr>
        <w:jc w:val="both"/>
        <w:rPr>
          <w:rFonts w:ascii="Cambria" w:hAnsi="Cambria"/>
          <w:noProof/>
        </w:rPr>
      </w:pPr>
      <w:r w:rsidRPr="005F307C">
        <w:rPr>
          <w:rFonts w:ascii="Cambria" w:hAnsi="Cambria"/>
          <w:noProof/>
        </w:rPr>
        <w:t xml:space="preserve">Beerenwinkel, N, Zagordi, O (2011) Ultra-deep sequencing for the analysis of viral populations. </w:t>
      </w:r>
      <w:r w:rsidRPr="005F307C">
        <w:rPr>
          <w:rFonts w:ascii="Cambria" w:hAnsi="Cambria"/>
          <w:i/>
          <w:noProof/>
        </w:rPr>
        <w:t>Curr Opin Virol</w:t>
      </w:r>
      <w:r w:rsidRPr="005F307C">
        <w:rPr>
          <w:rFonts w:ascii="Cambria" w:hAnsi="Cambria"/>
          <w:noProof/>
        </w:rPr>
        <w:t xml:space="preserve"> </w:t>
      </w:r>
      <w:r w:rsidRPr="005F307C">
        <w:rPr>
          <w:rFonts w:ascii="Cambria" w:hAnsi="Cambria"/>
          <w:b/>
          <w:noProof/>
        </w:rPr>
        <w:t>1</w:t>
      </w:r>
      <w:r w:rsidRPr="005F307C">
        <w:rPr>
          <w:rFonts w:ascii="Cambria" w:hAnsi="Cambria"/>
          <w:noProof/>
        </w:rPr>
        <w:t>: 413-418.</w:t>
      </w:r>
    </w:p>
    <w:p w:rsidR="00000000" w:rsidRDefault="005F307C">
      <w:pPr>
        <w:jc w:val="both"/>
        <w:rPr>
          <w:rFonts w:ascii="Cambria" w:hAnsi="Cambria"/>
          <w:noProof/>
        </w:rPr>
      </w:pPr>
      <w:r w:rsidRPr="005F307C">
        <w:rPr>
          <w:rFonts w:ascii="Cambria" w:hAnsi="Cambria"/>
          <w:noProof/>
        </w:rPr>
        <w:t xml:space="preserve">Blanca, JM, Pascual, L, Ziarsolo, P, Nuez, F, Cañizares, J (2011) ngs\_backbone: a pipeline for read cleaning, mapping and SNP calling using Next Generation Sequence. </w:t>
      </w:r>
      <w:r w:rsidRPr="005F307C">
        <w:rPr>
          <w:rFonts w:ascii="Cambria" w:hAnsi="Cambria"/>
          <w:i/>
          <w:noProof/>
        </w:rPr>
        <w:t>BMC Genomics</w:t>
      </w:r>
      <w:r w:rsidRPr="005F307C">
        <w:rPr>
          <w:rFonts w:ascii="Cambria" w:hAnsi="Cambria"/>
          <w:noProof/>
        </w:rPr>
        <w:t xml:space="preserve"> </w:t>
      </w:r>
      <w:r w:rsidRPr="005F307C">
        <w:rPr>
          <w:rFonts w:ascii="Cambria" w:hAnsi="Cambria"/>
          <w:b/>
          <w:noProof/>
        </w:rPr>
        <w:t>12</w:t>
      </w:r>
      <w:r w:rsidRPr="005F307C">
        <w:rPr>
          <w:rFonts w:ascii="Cambria" w:hAnsi="Cambria"/>
          <w:noProof/>
        </w:rPr>
        <w:t>: 285.</w:t>
      </w:r>
    </w:p>
    <w:p w:rsidR="00000000" w:rsidRDefault="005F307C">
      <w:pPr>
        <w:jc w:val="both"/>
        <w:rPr>
          <w:rFonts w:ascii="Cambria" w:hAnsi="Cambria"/>
          <w:noProof/>
        </w:rPr>
      </w:pPr>
      <w:r w:rsidRPr="005F307C">
        <w:rPr>
          <w:rFonts w:ascii="Cambria" w:hAnsi="Cambria"/>
          <w:noProof/>
        </w:rPr>
        <w:t xml:space="preserve">Blankenberg, D, Gordon, A, Kuster, GV, Coraor, N, Taylor, J, Nekrutenko, A (2010) Manipulation of FASTQ data with Galaxy. </w:t>
      </w:r>
      <w:r w:rsidRPr="005F307C">
        <w:rPr>
          <w:rFonts w:ascii="Cambria" w:hAnsi="Cambria"/>
          <w:i/>
          <w:noProof/>
        </w:rPr>
        <w:t>Bioinformatics</w:t>
      </w:r>
      <w:r w:rsidRPr="005F307C">
        <w:rPr>
          <w:rFonts w:ascii="Cambria" w:hAnsi="Cambria"/>
          <w:noProof/>
        </w:rPr>
        <w:t xml:space="preserve"> </w:t>
      </w:r>
      <w:r w:rsidRPr="005F307C">
        <w:rPr>
          <w:rFonts w:ascii="Cambria" w:hAnsi="Cambria"/>
          <w:b/>
          <w:noProof/>
        </w:rPr>
        <w:t>26</w:t>
      </w:r>
      <w:r w:rsidRPr="005F307C">
        <w:rPr>
          <w:rFonts w:ascii="Cambria" w:hAnsi="Cambria"/>
          <w:noProof/>
        </w:rPr>
        <w:t>: 1783-1785.</w:t>
      </w:r>
    </w:p>
    <w:p w:rsidR="00000000" w:rsidRDefault="005F307C">
      <w:pPr>
        <w:jc w:val="both"/>
        <w:rPr>
          <w:rFonts w:ascii="Cambria" w:hAnsi="Cambria"/>
          <w:noProof/>
        </w:rPr>
      </w:pPr>
      <w:r w:rsidRPr="005F307C">
        <w:rPr>
          <w:rFonts w:ascii="Cambria" w:hAnsi="Cambria"/>
          <w:noProof/>
        </w:rPr>
        <w:t xml:space="preserve">Brockman, W, Alvarez, P, Young, S, Garber, M, Giannoukos, G, Lee, WL, Russ, C, Lander, ES, Nusbaum, C, Jaffe, DB (2008) Quality scores and SNP detection in sequencing-by-synthesis systems. </w:t>
      </w:r>
      <w:r w:rsidRPr="005F307C">
        <w:rPr>
          <w:rFonts w:ascii="Cambria" w:hAnsi="Cambria"/>
          <w:i/>
          <w:noProof/>
        </w:rPr>
        <w:t>Genome Res</w:t>
      </w:r>
      <w:r w:rsidRPr="005F307C">
        <w:rPr>
          <w:rFonts w:ascii="Cambria" w:hAnsi="Cambria"/>
          <w:noProof/>
        </w:rPr>
        <w:t xml:space="preserve"> </w:t>
      </w:r>
      <w:r w:rsidRPr="005F307C">
        <w:rPr>
          <w:rFonts w:ascii="Cambria" w:hAnsi="Cambria"/>
          <w:b/>
          <w:noProof/>
        </w:rPr>
        <w:t>18</w:t>
      </w:r>
      <w:r w:rsidRPr="005F307C">
        <w:rPr>
          <w:rFonts w:ascii="Cambria" w:hAnsi="Cambria"/>
          <w:noProof/>
        </w:rPr>
        <w:t>: 763-770.</w:t>
      </w:r>
    </w:p>
    <w:p w:rsidR="00000000" w:rsidRDefault="005F307C">
      <w:pPr>
        <w:jc w:val="both"/>
        <w:rPr>
          <w:rFonts w:ascii="Cambria" w:hAnsi="Cambria"/>
          <w:noProof/>
        </w:rPr>
      </w:pPr>
      <w:r w:rsidRPr="005F307C">
        <w:rPr>
          <w:rFonts w:ascii="Cambria" w:hAnsi="Cambria"/>
          <w:noProof/>
        </w:rPr>
        <w:t xml:space="preserve">Chou, H-H, Holmes, MH (2001) DNA sequence quality trimming and vector removal. </w:t>
      </w:r>
      <w:r w:rsidRPr="005F307C">
        <w:rPr>
          <w:rFonts w:ascii="Cambria" w:hAnsi="Cambria"/>
          <w:i/>
          <w:noProof/>
        </w:rPr>
        <w:t>Bioinformatics</w:t>
      </w:r>
      <w:r w:rsidRPr="005F307C">
        <w:rPr>
          <w:rFonts w:ascii="Cambria" w:hAnsi="Cambria"/>
          <w:noProof/>
        </w:rPr>
        <w:t xml:space="preserve"> </w:t>
      </w:r>
      <w:r w:rsidRPr="005F307C">
        <w:rPr>
          <w:rFonts w:ascii="Cambria" w:hAnsi="Cambria"/>
          <w:b/>
          <w:noProof/>
        </w:rPr>
        <w:t>17</w:t>
      </w:r>
      <w:r w:rsidRPr="005F307C">
        <w:rPr>
          <w:rFonts w:ascii="Cambria" w:hAnsi="Cambria"/>
          <w:noProof/>
        </w:rPr>
        <w:t>: 1093–1104.</w:t>
      </w:r>
    </w:p>
    <w:p w:rsidR="00000000" w:rsidRDefault="005F307C">
      <w:pPr>
        <w:jc w:val="both"/>
        <w:rPr>
          <w:rFonts w:ascii="Cambria" w:hAnsi="Cambria"/>
          <w:noProof/>
        </w:rPr>
      </w:pPr>
      <w:r w:rsidRPr="005F307C">
        <w:rPr>
          <w:rFonts w:ascii="Cambria" w:hAnsi="Cambria"/>
          <w:noProof/>
        </w:rPr>
        <w:t xml:space="preserve">Cock, PJ, Antao, T, Chang, JT, Chapman, BA, Cox, CJ, Dalke, A, Friedberg, I, Hamelryck, T, Kauff, F, Wilczynski, B (2009) Biopython:freely available Python tools for computational molecular biology and bioinformatics. </w:t>
      </w:r>
      <w:r w:rsidRPr="005F307C">
        <w:rPr>
          <w:rFonts w:ascii="Cambria" w:hAnsi="Cambria"/>
          <w:i/>
          <w:noProof/>
        </w:rPr>
        <w:t>Bioinformatics</w:t>
      </w:r>
      <w:r w:rsidRPr="005F307C">
        <w:rPr>
          <w:rFonts w:ascii="Cambria" w:hAnsi="Cambria"/>
          <w:noProof/>
        </w:rPr>
        <w:t xml:space="preserve"> </w:t>
      </w:r>
      <w:r w:rsidRPr="005F307C">
        <w:rPr>
          <w:rFonts w:ascii="Cambria" w:hAnsi="Cambria"/>
          <w:b/>
          <w:noProof/>
        </w:rPr>
        <w:t>25</w:t>
      </w:r>
      <w:r w:rsidRPr="005F307C">
        <w:rPr>
          <w:rFonts w:ascii="Cambria" w:hAnsi="Cambria"/>
          <w:noProof/>
        </w:rPr>
        <w:t>: 1422-1423.</w:t>
      </w:r>
    </w:p>
    <w:p w:rsidR="00000000" w:rsidRDefault="005F307C">
      <w:pPr>
        <w:jc w:val="both"/>
        <w:rPr>
          <w:rFonts w:ascii="Cambria" w:hAnsi="Cambria"/>
          <w:noProof/>
        </w:rPr>
      </w:pPr>
      <w:r w:rsidRPr="005F307C">
        <w:rPr>
          <w:rFonts w:ascii="Cambria" w:hAnsi="Cambria"/>
          <w:noProof/>
        </w:rPr>
        <w:t xml:space="preserve">Cock, PJA, Fields, CJ, Goto, N, Heuer, ML, Rice, PM (2010) The Sanger FASTQ file format for sequences with quality scores, and the Solexa/Illumina FASTQ variants. </w:t>
      </w:r>
      <w:r w:rsidRPr="005F307C">
        <w:rPr>
          <w:rFonts w:ascii="Cambria" w:hAnsi="Cambria"/>
          <w:i/>
          <w:noProof/>
        </w:rPr>
        <w:t>Nucleic Acids Research</w:t>
      </w:r>
      <w:r w:rsidRPr="005F307C">
        <w:rPr>
          <w:rFonts w:ascii="Cambria" w:hAnsi="Cambria"/>
          <w:noProof/>
        </w:rPr>
        <w:t xml:space="preserve"> </w:t>
      </w:r>
      <w:r w:rsidRPr="005F307C">
        <w:rPr>
          <w:rFonts w:ascii="Cambria" w:hAnsi="Cambria"/>
          <w:b/>
          <w:noProof/>
        </w:rPr>
        <w:t>38</w:t>
      </w:r>
      <w:r w:rsidRPr="005F307C">
        <w:rPr>
          <w:rFonts w:ascii="Cambria" w:hAnsi="Cambria"/>
          <w:noProof/>
        </w:rPr>
        <w:t>: 1767-1771.</w:t>
      </w:r>
    </w:p>
    <w:p w:rsidR="00000000" w:rsidRDefault="005F307C">
      <w:pPr>
        <w:jc w:val="both"/>
        <w:rPr>
          <w:rFonts w:ascii="Cambria" w:hAnsi="Cambria"/>
          <w:noProof/>
        </w:rPr>
      </w:pPr>
      <w:r w:rsidRPr="005F307C">
        <w:rPr>
          <w:rFonts w:ascii="Cambria" w:hAnsi="Cambria"/>
          <w:noProof/>
        </w:rPr>
        <w:t>Delport, W, Young, JA, Poon, AF, Pond, SLK A bioinformatics pipeline for the analysis and interpretation of HIV-1 ultradeep sequence data.</w:t>
      </w:r>
    </w:p>
    <w:p w:rsidR="00000000" w:rsidRDefault="005F307C">
      <w:pPr>
        <w:jc w:val="both"/>
        <w:rPr>
          <w:rFonts w:ascii="Cambria" w:hAnsi="Cambria"/>
          <w:noProof/>
        </w:rPr>
      </w:pPr>
      <w:r w:rsidRPr="005F307C">
        <w:rPr>
          <w:rFonts w:ascii="Cambria" w:hAnsi="Cambria"/>
          <w:noProof/>
        </w:rPr>
        <w:t xml:space="preserve">Ewing, B, Green, P (1998) Base-Calling of Automated Sequencer Traces UsingPhred. II. Error Probabilities. </w:t>
      </w:r>
      <w:r w:rsidRPr="005F307C">
        <w:rPr>
          <w:rFonts w:ascii="Cambria" w:hAnsi="Cambria"/>
          <w:i/>
          <w:noProof/>
        </w:rPr>
        <w:t>Genome Research</w:t>
      </w:r>
      <w:r w:rsidRPr="005F307C">
        <w:rPr>
          <w:rFonts w:ascii="Cambria" w:hAnsi="Cambria"/>
          <w:noProof/>
        </w:rPr>
        <w:t xml:space="preserve"> </w:t>
      </w:r>
      <w:r w:rsidRPr="005F307C">
        <w:rPr>
          <w:rFonts w:ascii="Cambria" w:hAnsi="Cambria"/>
          <w:b/>
          <w:noProof/>
        </w:rPr>
        <w:t>8</w:t>
      </w:r>
      <w:r w:rsidRPr="005F307C">
        <w:rPr>
          <w:rFonts w:ascii="Cambria" w:hAnsi="Cambria"/>
          <w:noProof/>
        </w:rPr>
        <w:t>: 186-194.</w:t>
      </w:r>
    </w:p>
    <w:p w:rsidR="00000000" w:rsidRDefault="005F307C">
      <w:pPr>
        <w:jc w:val="both"/>
        <w:rPr>
          <w:rFonts w:ascii="Cambria" w:hAnsi="Cambria"/>
          <w:noProof/>
        </w:rPr>
      </w:pPr>
      <w:r w:rsidRPr="005F307C">
        <w:rPr>
          <w:rFonts w:ascii="Cambria" w:hAnsi="Cambria"/>
          <w:noProof/>
        </w:rPr>
        <w:t xml:space="preserve">Gianella, S, Delport, W, Pacold, ME, Young, JA, Choi, JY, Little, SJ, Richman, DD, Kosakovsky Pond, SL, Smith, DM (2011) Detection of minority resistance during early HIV-1 infection: natural variation and spurious detection rather than transmission and evolution of multiple viral variants. </w:t>
      </w:r>
      <w:r w:rsidRPr="005F307C">
        <w:rPr>
          <w:rFonts w:ascii="Cambria" w:hAnsi="Cambria"/>
          <w:i/>
          <w:noProof/>
        </w:rPr>
        <w:t>J Virol</w:t>
      </w:r>
      <w:r w:rsidRPr="005F307C">
        <w:rPr>
          <w:rFonts w:ascii="Cambria" w:hAnsi="Cambria"/>
          <w:noProof/>
        </w:rPr>
        <w:t xml:space="preserve"> </w:t>
      </w:r>
      <w:r w:rsidRPr="005F307C">
        <w:rPr>
          <w:rFonts w:ascii="Cambria" w:hAnsi="Cambria"/>
          <w:b/>
          <w:noProof/>
        </w:rPr>
        <w:t>85</w:t>
      </w:r>
      <w:r w:rsidRPr="005F307C">
        <w:rPr>
          <w:rFonts w:ascii="Cambria" w:hAnsi="Cambria"/>
          <w:noProof/>
        </w:rPr>
        <w:t>: 8359-8367.</w:t>
      </w:r>
    </w:p>
    <w:p w:rsidR="00000000" w:rsidRDefault="005F307C">
      <w:pPr>
        <w:jc w:val="both"/>
        <w:rPr>
          <w:rFonts w:ascii="Cambria" w:hAnsi="Cambria"/>
          <w:noProof/>
        </w:rPr>
      </w:pPr>
      <w:r w:rsidRPr="005F307C">
        <w:rPr>
          <w:rFonts w:ascii="Cambria" w:hAnsi="Cambria"/>
          <w:noProof/>
        </w:rPr>
        <w:t xml:space="preserve">Gilles, A, Meglecz, E, Pech, N, Ferreira, S, Malausa, T, Martin, JF (2011) Accuracy and quality assessment of 454 GS-FLX Titanium pyrosequencing. </w:t>
      </w:r>
      <w:r w:rsidRPr="005F307C">
        <w:rPr>
          <w:rFonts w:ascii="Cambria" w:hAnsi="Cambria"/>
          <w:i/>
          <w:noProof/>
        </w:rPr>
        <w:t>BMC Genomics</w:t>
      </w:r>
      <w:r w:rsidRPr="005F307C">
        <w:rPr>
          <w:rFonts w:ascii="Cambria" w:hAnsi="Cambria"/>
          <w:noProof/>
        </w:rPr>
        <w:t xml:space="preserve"> </w:t>
      </w:r>
      <w:r w:rsidRPr="005F307C">
        <w:rPr>
          <w:rFonts w:ascii="Cambria" w:hAnsi="Cambria"/>
          <w:b/>
          <w:noProof/>
        </w:rPr>
        <w:t>12</w:t>
      </w:r>
      <w:r w:rsidRPr="005F307C">
        <w:rPr>
          <w:rFonts w:ascii="Cambria" w:hAnsi="Cambria"/>
          <w:noProof/>
        </w:rPr>
        <w:t>: 245.</w:t>
      </w:r>
    </w:p>
    <w:p w:rsidR="00000000" w:rsidRDefault="005F307C">
      <w:pPr>
        <w:jc w:val="both"/>
        <w:rPr>
          <w:rFonts w:ascii="Cambria" w:hAnsi="Cambria"/>
          <w:noProof/>
        </w:rPr>
      </w:pPr>
      <w:r w:rsidRPr="005F307C">
        <w:rPr>
          <w:rFonts w:ascii="Cambria" w:hAnsi="Cambria"/>
          <w:noProof/>
        </w:rPr>
        <w:t xml:space="preserve">Hunter, JD (2007) Matplotlib: A 2D graphics environment. </w:t>
      </w:r>
      <w:r w:rsidRPr="005F307C">
        <w:rPr>
          <w:rFonts w:ascii="Cambria" w:hAnsi="Cambria"/>
          <w:i/>
          <w:noProof/>
        </w:rPr>
        <w:t>Computing In Science and Engineering</w:t>
      </w:r>
      <w:r w:rsidRPr="005F307C">
        <w:rPr>
          <w:rFonts w:ascii="Cambria" w:hAnsi="Cambria"/>
          <w:noProof/>
        </w:rPr>
        <w:t xml:space="preserve"> </w:t>
      </w:r>
      <w:r w:rsidRPr="005F307C">
        <w:rPr>
          <w:rFonts w:ascii="Cambria" w:hAnsi="Cambria"/>
          <w:b/>
          <w:noProof/>
        </w:rPr>
        <w:t>9</w:t>
      </w:r>
      <w:r w:rsidRPr="005F307C">
        <w:rPr>
          <w:rFonts w:ascii="Cambria" w:hAnsi="Cambria"/>
          <w:noProof/>
        </w:rPr>
        <w:t>: 90-95.</w:t>
      </w:r>
    </w:p>
    <w:p w:rsidR="00000000" w:rsidRDefault="005F307C">
      <w:pPr>
        <w:jc w:val="both"/>
        <w:rPr>
          <w:rFonts w:ascii="Cambria" w:hAnsi="Cambria"/>
          <w:noProof/>
        </w:rPr>
      </w:pPr>
      <w:r w:rsidRPr="005F307C">
        <w:rPr>
          <w:rFonts w:ascii="Cambria" w:hAnsi="Cambria"/>
          <w:noProof/>
        </w:rPr>
        <w:t xml:space="preserve">Huse, SM, Huber, JA, Morrison, HG, Sogin, ML, Welch, DM (2007) Accuracy and quality of massively parallel DNA pyrosequencing. </w:t>
      </w:r>
      <w:r w:rsidRPr="005F307C">
        <w:rPr>
          <w:rFonts w:ascii="Cambria" w:hAnsi="Cambria"/>
          <w:i/>
          <w:noProof/>
        </w:rPr>
        <w:t>Genome biol</w:t>
      </w:r>
      <w:r w:rsidRPr="005F307C">
        <w:rPr>
          <w:rFonts w:ascii="Cambria" w:hAnsi="Cambria"/>
          <w:noProof/>
        </w:rPr>
        <w:t xml:space="preserve"> </w:t>
      </w:r>
      <w:r w:rsidRPr="005F307C">
        <w:rPr>
          <w:rFonts w:ascii="Cambria" w:hAnsi="Cambria"/>
          <w:b/>
          <w:noProof/>
        </w:rPr>
        <w:t>8</w:t>
      </w:r>
      <w:r w:rsidRPr="005F307C">
        <w:rPr>
          <w:rFonts w:ascii="Cambria" w:hAnsi="Cambria"/>
          <w:noProof/>
        </w:rPr>
        <w:t>: R143.</w:t>
      </w:r>
    </w:p>
    <w:p w:rsidR="00000000" w:rsidRDefault="005F307C">
      <w:pPr>
        <w:jc w:val="both"/>
        <w:rPr>
          <w:rFonts w:ascii="Cambria" w:hAnsi="Cambria"/>
          <w:noProof/>
        </w:rPr>
      </w:pPr>
      <w:r w:rsidRPr="005F307C">
        <w:rPr>
          <w:rFonts w:ascii="Cambria" w:hAnsi="Cambria"/>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5F307C">
        <w:rPr>
          <w:rFonts w:ascii="Cambria" w:hAnsi="Cambria"/>
          <w:i/>
          <w:noProof/>
        </w:rPr>
        <w:t>Bioinformatics</w:t>
      </w:r>
      <w:r w:rsidRPr="005F307C">
        <w:rPr>
          <w:rFonts w:ascii="Cambria" w:hAnsi="Cambria"/>
          <w:noProof/>
        </w:rPr>
        <w:t xml:space="preserve"> </w:t>
      </w:r>
      <w:r w:rsidRPr="005F307C">
        <w:rPr>
          <w:rFonts w:ascii="Cambria" w:hAnsi="Cambria"/>
          <w:b/>
          <w:noProof/>
        </w:rPr>
        <w:t>28</w:t>
      </w:r>
      <w:r w:rsidRPr="005F307C">
        <w:rPr>
          <w:rFonts w:ascii="Cambria" w:hAnsi="Cambria"/>
          <w:noProof/>
        </w:rPr>
        <w:t>: 1647-1649.</w:t>
      </w:r>
    </w:p>
    <w:p w:rsidR="00000000" w:rsidRDefault="005F307C">
      <w:pPr>
        <w:jc w:val="both"/>
        <w:rPr>
          <w:rFonts w:ascii="Cambria" w:hAnsi="Cambria"/>
          <w:noProof/>
        </w:rPr>
      </w:pPr>
      <w:r w:rsidRPr="005F307C">
        <w:rPr>
          <w:rFonts w:ascii="Cambria" w:hAnsi="Cambria"/>
          <w:noProof/>
        </w:rPr>
        <w:t xml:space="preserve">Kunin, V, Engelbrektson, A, Ochman, H, Hugenholtz, P (2009) Wrinkles in the rare biosphere: pyrosequencing errors can lead to artificial inflation of diversity estimates. </w:t>
      </w:r>
      <w:r w:rsidRPr="005F307C">
        <w:rPr>
          <w:rFonts w:ascii="Cambria" w:hAnsi="Cambria"/>
          <w:i/>
          <w:noProof/>
        </w:rPr>
        <w:t>Environ Microbiol</w:t>
      </w:r>
      <w:r w:rsidRPr="005F307C">
        <w:rPr>
          <w:rFonts w:ascii="Cambria" w:hAnsi="Cambria"/>
          <w:noProof/>
        </w:rPr>
        <w:t xml:space="preserve"> </w:t>
      </w:r>
      <w:r w:rsidRPr="005F307C">
        <w:rPr>
          <w:rFonts w:ascii="Cambria" w:hAnsi="Cambria"/>
          <w:b/>
          <w:noProof/>
        </w:rPr>
        <w:t>12</w:t>
      </w:r>
      <w:r w:rsidRPr="005F307C">
        <w:rPr>
          <w:rFonts w:ascii="Cambria" w:hAnsi="Cambria"/>
          <w:noProof/>
        </w:rPr>
        <w:t>: 118-123.</w:t>
      </w:r>
    </w:p>
    <w:p w:rsidR="00000000" w:rsidRDefault="005F307C">
      <w:pPr>
        <w:jc w:val="both"/>
        <w:rPr>
          <w:rFonts w:ascii="Cambria" w:hAnsi="Cambria"/>
          <w:noProof/>
        </w:rPr>
      </w:pPr>
      <w:r w:rsidRPr="005F307C">
        <w:rPr>
          <w:rFonts w:ascii="Cambria" w:hAnsi="Cambria"/>
          <w:noProof/>
        </w:rPr>
        <w:t xml:space="preserve">Li, S, Chou, H-H (2004) LUCY2: an interactive DNA sequence quality trimming and vector removal tool. </w:t>
      </w:r>
      <w:r w:rsidRPr="005F307C">
        <w:rPr>
          <w:rFonts w:ascii="Cambria" w:hAnsi="Cambria"/>
          <w:i/>
          <w:noProof/>
        </w:rPr>
        <w:t>Bioinformatics</w:t>
      </w:r>
      <w:r w:rsidRPr="005F307C">
        <w:rPr>
          <w:rFonts w:ascii="Cambria" w:hAnsi="Cambria"/>
          <w:noProof/>
        </w:rPr>
        <w:t xml:space="preserve"> </w:t>
      </w:r>
      <w:r w:rsidRPr="005F307C">
        <w:rPr>
          <w:rFonts w:ascii="Cambria" w:hAnsi="Cambria"/>
          <w:b/>
          <w:noProof/>
        </w:rPr>
        <w:t>20</w:t>
      </w:r>
      <w:r w:rsidRPr="005F307C">
        <w:rPr>
          <w:rFonts w:ascii="Cambria" w:hAnsi="Cambria"/>
          <w:noProof/>
        </w:rPr>
        <w:t>: 2865–2866.</w:t>
      </w:r>
    </w:p>
    <w:p w:rsidR="00000000" w:rsidRDefault="005F307C">
      <w:pPr>
        <w:jc w:val="both"/>
        <w:rPr>
          <w:rFonts w:ascii="Cambria" w:hAnsi="Cambria"/>
          <w:noProof/>
        </w:rPr>
      </w:pPr>
      <w:r w:rsidRPr="005F307C">
        <w:rPr>
          <w:rFonts w:ascii="Cambria" w:hAnsi="Cambria"/>
          <w:noProof/>
        </w:rPr>
        <w:t xml:space="preserve">Mardis, ER (2008) The impact of next-generation sequencing technology on genetics. </w:t>
      </w:r>
      <w:r w:rsidRPr="005F307C">
        <w:rPr>
          <w:rFonts w:ascii="Cambria" w:hAnsi="Cambria"/>
          <w:i/>
          <w:noProof/>
        </w:rPr>
        <w:t>Trends in genetics</w:t>
      </w:r>
      <w:r w:rsidRPr="005F307C">
        <w:rPr>
          <w:rFonts w:ascii="Cambria" w:hAnsi="Cambria"/>
          <w:noProof/>
        </w:rPr>
        <w:t xml:space="preserve"> </w:t>
      </w:r>
      <w:r w:rsidRPr="005F307C">
        <w:rPr>
          <w:rFonts w:ascii="Cambria" w:hAnsi="Cambria"/>
          <w:b/>
          <w:noProof/>
        </w:rPr>
        <w:t>24</w:t>
      </w:r>
      <w:r w:rsidRPr="005F307C">
        <w:rPr>
          <w:rFonts w:ascii="Cambria" w:hAnsi="Cambria"/>
          <w:noProof/>
        </w:rPr>
        <w:t>: 133.</w:t>
      </w:r>
    </w:p>
    <w:p w:rsidR="00000000" w:rsidRDefault="005F307C">
      <w:pPr>
        <w:jc w:val="both"/>
        <w:rPr>
          <w:rFonts w:ascii="Cambria" w:hAnsi="Cambria"/>
          <w:noProof/>
        </w:rPr>
      </w:pPr>
      <w:r w:rsidRPr="005F307C">
        <w:rPr>
          <w:rFonts w:ascii="Cambria" w:hAnsi="Cambria"/>
          <w:noProof/>
        </w:rPr>
        <w:t xml:space="preserve">Schmieder, R, Edwards, R (2011) Quality control and preprocessing of metagenomic datasets. </w:t>
      </w:r>
      <w:r w:rsidRPr="005F307C">
        <w:rPr>
          <w:rFonts w:ascii="Cambria" w:hAnsi="Cambria"/>
          <w:i/>
          <w:noProof/>
        </w:rPr>
        <w:t>Bioinformatics</w:t>
      </w:r>
      <w:r w:rsidRPr="005F307C">
        <w:rPr>
          <w:rFonts w:ascii="Cambria" w:hAnsi="Cambria"/>
          <w:noProof/>
        </w:rPr>
        <w:t xml:space="preserve"> </w:t>
      </w:r>
      <w:r w:rsidRPr="005F307C">
        <w:rPr>
          <w:rFonts w:ascii="Cambria" w:hAnsi="Cambria"/>
          <w:b/>
          <w:noProof/>
        </w:rPr>
        <w:t>27</w:t>
      </w:r>
      <w:r w:rsidRPr="005F307C">
        <w:rPr>
          <w:rFonts w:ascii="Cambria" w:hAnsi="Cambria"/>
          <w:noProof/>
        </w:rPr>
        <w:t>: 863-864.</w:t>
      </w:r>
    </w:p>
    <w:p w:rsidR="00000000" w:rsidRDefault="005F307C">
      <w:pPr>
        <w:jc w:val="both"/>
        <w:rPr>
          <w:rFonts w:ascii="Cambria" w:hAnsi="Cambria"/>
          <w:noProof/>
        </w:rPr>
      </w:pPr>
      <w:r w:rsidRPr="005F307C">
        <w:rPr>
          <w:rFonts w:ascii="Cambria" w:hAnsi="Cambria"/>
          <w:noProof/>
        </w:rPr>
        <w:t xml:space="preserve">Suzuki, S, Ono, N, Furusawa, C, Ying, B-W, Yomo, T (2011) Comparison of Sequence Reads Obtained from Three Next-Generation Sequencing Platforms. </w:t>
      </w:r>
      <w:r w:rsidRPr="005F307C">
        <w:rPr>
          <w:rFonts w:ascii="Cambria" w:hAnsi="Cambria"/>
          <w:i/>
          <w:noProof/>
        </w:rPr>
        <w:t>PLoS ONE</w:t>
      </w:r>
      <w:r w:rsidRPr="005F307C">
        <w:rPr>
          <w:rFonts w:ascii="Cambria" w:hAnsi="Cambria"/>
          <w:noProof/>
        </w:rPr>
        <w:t xml:space="preserve"> </w:t>
      </w:r>
      <w:r w:rsidRPr="005F307C">
        <w:rPr>
          <w:rFonts w:ascii="Cambria" w:hAnsi="Cambria"/>
          <w:b/>
          <w:noProof/>
        </w:rPr>
        <w:t>6</w:t>
      </w:r>
      <w:r w:rsidRPr="005F307C">
        <w:rPr>
          <w:rFonts w:ascii="Cambria" w:hAnsi="Cambria"/>
          <w:noProof/>
        </w:rPr>
        <w:t>: e19534.</w:t>
      </w:r>
    </w:p>
    <w:p w:rsidR="00000000" w:rsidRDefault="00AD308F">
      <w:pPr>
        <w:ind w:left="720" w:hanging="720"/>
        <w:jc w:val="both"/>
        <w:rPr>
          <w:rFonts w:ascii="Cambria" w:hAnsi="Cambria"/>
          <w:noProof/>
        </w:rPr>
      </w:pPr>
    </w:p>
    <w:p w:rsidR="0025547E" w:rsidRPr="00FF4EE6" w:rsidRDefault="005F307C" w:rsidP="00502553">
      <w:pPr>
        <w:spacing w:line="480" w:lineRule="auto"/>
        <w:jc w:val="both"/>
      </w:pPr>
      <w:r>
        <w:fldChar w:fldCharType="end"/>
      </w:r>
    </w:p>
    <w:sectPr w:rsidR="0025547E" w:rsidRPr="00FF4EE6" w:rsidSect="00643447">
      <w:pgSz w:w="11899" w:h="16838"/>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ED77E2"/>
    <w:multiLevelType w:val="hybridMultilevel"/>
    <w:tmpl w:val="D226B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7B6D9E"/>
    <w:multiLevelType w:val="hybridMultilevel"/>
    <w:tmpl w:val="9EF0CA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7D61A6"/>
    <w:multiLevelType w:val="hybridMultilevel"/>
    <w:tmpl w:val="B350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1F237B"/>
    <w:multiLevelType w:val="hybridMultilevel"/>
    <w:tmpl w:val="A858DA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B51C07"/>
    <w:multiLevelType w:val="hybridMultilevel"/>
    <w:tmpl w:val="34F05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4034D4"/>
    <w:multiLevelType w:val="hybridMultilevel"/>
    <w:tmpl w:val="D08AE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C5D5C0A"/>
    <w:multiLevelType w:val="hybridMultilevel"/>
    <w:tmpl w:val="8BBE9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18F02E6"/>
    <w:multiLevelType w:val="hybridMultilevel"/>
    <w:tmpl w:val="34F05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
  </w:num>
  <w:num w:numId="4">
    <w:abstractNumId w:val="11"/>
  </w:num>
  <w:num w:numId="5">
    <w:abstractNumId w:val="0"/>
  </w:num>
  <w:num w:numId="6">
    <w:abstractNumId w:val="8"/>
  </w:num>
  <w:num w:numId="7">
    <w:abstractNumId w:val="5"/>
  </w:num>
  <w:num w:numId="8">
    <w:abstractNumId w:val="10"/>
  </w:num>
  <w:num w:numId="9">
    <w:abstractNumId w:val="3"/>
  </w:num>
  <w:num w:numId="10">
    <w:abstractNumId w:val="9"/>
  </w:num>
  <w:num w:numId="11">
    <w:abstractNumId w:val="4"/>
  </w:num>
  <w:num w:numId="12">
    <w:abstractNumId w:val="6"/>
  </w:num>
  <w:num w:numId="1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25547E"/>
    <w:rsid w:val="000014F2"/>
    <w:rsid w:val="00020E11"/>
    <w:rsid w:val="000229EE"/>
    <w:rsid w:val="000275F4"/>
    <w:rsid w:val="00040048"/>
    <w:rsid w:val="00054B90"/>
    <w:rsid w:val="00055DBC"/>
    <w:rsid w:val="000571A7"/>
    <w:rsid w:val="00072A96"/>
    <w:rsid w:val="00081E5D"/>
    <w:rsid w:val="00087DC9"/>
    <w:rsid w:val="00092ACF"/>
    <w:rsid w:val="000A2DEC"/>
    <w:rsid w:val="000A2E7F"/>
    <w:rsid w:val="000A4783"/>
    <w:rsid w:val="000A4D13"/>
    <w:rsid w:val="000A5FA1"/>
    <w:rsid w:val="000A6E33"/>
    <w:rsid w:val="000A76C7"/>
    <w:rsid w:val="000B110E"/>
    <w:rsid w:val="000B1E92"/>
    <w:rsid w:val="000B4029"/>
    <w:rsid w:val="000B44D5"/>
    <w:rsid w:val="000B4ACD"/>
    <w:rsid w:val="000B624F"/>
    <w:rsid w:val="000C2110"/>
    <w:rsid w:val="000D7D0D"/>
    <w:rsid w:val="000E46C0"/>
    <w:rsid w:val="000F10C8"/>
    <w:rsid w:val="000F4128"/>
    <w:rsid w:val="000F595C"/>
    <w:rsid w:val="000F7306"/>
    <w:rsid w:val="00102926"/>
    <w:rsid w:val="0010342B"/>
    <w:rsid w:val="00106D4A"/>
    <w:rsid w:val="00111BA6"/>
    <w:rsid w:val="00122FA2"/>
    <w:rsid w:val="001346AB"/>
    <w:rsid w:val="00143407"/>
    <w:rsid w:val="001513E5"/>
    <w:rsid w:val="0015190F"/>
    <w:rsid w:val="00155018"/>
    <w:rsid w:val="00155E90"/>
    <w:rsid w:val="00155F23"/>
    <w:rsid w:val="00160E91"/>
    <w:rsid w:val="0016598E"/>
    <w:rsid w:val="00170D9F"/>
    <w:rsid w:val="00170E92"/>
    <w:rsid w:val="001758A7"/>
    <w:rsid w:val="0018035B"/>
    <w:rsid w:val="00183F82"/>
    <w:rsid w:val="00190F6B"/>
    <w:rsid w:val="001940FA"/>
    <w:rsid w:val="00197058"/>
    <w:rsid w:val="001A22DF"/>
    <w:rsid w:val="001B6CCA"/>
    <w:rsid w:val="001C0F54"/>
    <w:rsid w:val="001C7C78"/>
    <w:rsid w:val="001D1E24"/>
    <w:rsid w:val="001D581E"/>
    <w:rsid w:val="001E71EA"/>
    <w:rsid w:val="001F4624"/>
    <w:rsid w:val="001F5C6E"/>
    <w:rsid w:val="001F649A"/>
    <w:rsid w:val="001F7A92"/>
    <w:rsid w:val="002005A0"/>
    <w:rsid w:val="00207472"/>
    <w:rsid w:val="00213A0D"/>
    <w:rsid w:val="00214482"/>
    <w:rsid w:val="00215517"/>
    <w:rsid w:val="002166DD"/>
    <w:rsid w:val="00216F34"/>
    <w:rsid w:val="0021791A"/>
    <w:rsid w:val="00220859"/>
    <w:rsid w:val="00221780"/>
    <w:rsid w:val="002221AC"/>
    <w:rsid w:val="00227B80"/>
    <w:rsid w:val="00233906"/>
    <w:rsid w:val="002355E5"/>
    <w:rsid w:val="002419AB"/>
    <w:rsid w:val="00245E6B"/>
    <w:rsid w:val="002473FB"/>
    <w:rsid w:val="00247B31"/>
    <w:rsid w:val="002523DF"/>
    <w:rsid w:val="0025260C"/>
    <w:rsid w:val="00254E56"/>
    <w:rsid w:val="0025547E"/>
    <w:rsid w:val="00256121"/>
    <w:rsid w:val="00256160"/>
    <w:rsid w:val="002603DD"/>
    <w:rsid w:val="002619AC"/>
    <w:rsid w:val="00262953"/>
    <w:rsid w:val="0027495D"/>
    <w:rsid w:val="00280F18"/>
    <w:rsid w:val="002862F7"/>
    <w:rsid w:val="00292435"/>
    <w:rsid w:val="0029274B"/>
    <w:rsid w:val="00294EBA"/>
    <w:rsid w:val="002A526A"/>
    <w:rsid w:val="002B08D8"/>
    <w:rsid w:val="002B3B9A"/>
    <w:rsid w:val="002D5A33"/>
    <w:rsid w:val="002E50F7"/>
    <w:rsid w:val="002F0F3D"/>
    <w:rsid w:val="002F1E1F"/>
    <w:rsid w:val="002F474A"/>
    <w:rsid w:val="00302345"/>
    <w:rsid w:val="003041FC"/>
    <w:rsid w:val="0031381A"/>
    <w:rsid w:val="00314E58"/>
    <w:rsid w:val="0031752B"/>
    <w:rsid w:val="00333637"/>
    <w:rsid w:val="00334403"/>
    <w:rsid w:val="00334906"/>
    <w:rsid w:val="0034043E"/>
    <w:rsid w:val="00344A5B"/>
    <w:rsid w:val="00345003"/>
    <w:rsid w:val="0034670D"/>
    <w:rsid w:val="003468BD"/>
    <w:rsid w:val="0034699D"/>
    <w:rsid w:val="00356BFD"/>
    <w:rsid w:val="003744B2"/>
    <w:rsid w:val="00374E18"/>
    <w:rsid w:val="00390FAF"/>
    <w:rsid w:val="003912CB"/>
    <w:rsid w:val="003A2144"/>
    <w:rsid w:val="003A3753"/>
    <w:rsid w:val="003A4B4E"/>
    <w:rsid w:val="003B2E2C"/>
    <w:rsid w:val="003B7CF4"/>
    <w:rsid w:val="003D24DD"/>
    <w:rsid w:val="003D3D7A"/>
    <w:rsid w:val="003E335A"/>
    <w:rsid w:val="003E6EB2"/>
    <w:rsid w:val="004011E0"/>
    <w:rsid w:val="004027AE"/>
    <w:rsid w:val="0040570C"/>
    <w:rsid w:val="0041628F"/>
    <w:rsid w:val="00421842"/>
    <w:rsid w:val="00424BCE"/>
    <w:rsid w:val="00425D61"/>
    <w:rsid w:val="00427123"/>
    <w:rsid w:val="00446341"/>
    <w:rsid w:val="004547B2"/>
    <w:rsid w:val="00467222"/>
    <w:rsid w:val="00472C3A"/>
    <w:rsid w:val="00482542"/>
    <w:rsid w:val="004840C8"/>
    <w:rsid w:val="004863B8"/>
    <w:rsid w:val="00492B55"/>
    <w:rsid w:val="00493387"/>
    <w:rsid w:val="004A00E7"/>
    <w:rsid w:val="004A0957"/>
    <w:rsid w:val="004B28CE"/>
    <w:rsid w:val="004B46C5"/>
    <w:rsid w:val="004B66FE"/>
    <w:rsid w:val="004B6E15"/>
    <w:rsid w:val="004C47F2"/>
    <w:rsid w:val="004C6E39"/>
    <w:rsid w:val="004D5993"/>
    <w:rsid w:val="004E24E6"/>
    <w:rsid w:val="004E55A3"/>
    <w:rsid w:val="004F032A"/>
    <w:rsid w:val="004F0B38"/>
    <w:rsid w:val="004F4E43"/>
    <w:rsid w:val="004F5E7D"/>
    <w:rsid w:val="005021DA"/>
    <w:rsid w:val="00502553"/>
    <w:rsid w:val="005072EF"/>
    <w:rsid w:val="00512160"/>
    <w:rsid w:val="00513A98"/>
    <w:rsid w:val="005148A8"/>
    <w:rsid w:val="0051587C"/>
    <w:rsid w:val="00521632"/>
    <w:rsid w:val="00540CBE"/>
    <w:rsid w:val="005427FF"/>
    <w:rsid w:val="0054714E"/>
    <w:rsid w:val="005515D4"/>
    <w:rsid w:val="005557A3"/>
    <w:rsid w:val="0055797D"/>
    <w:rsid w:val="0056015B"/>
    <w:rsid w:val="00566071"/>
    <w:rsid w:val="0056674D"/>
    <w:rsid w:val="00567101"/>
    <w:rsid w:val="00573933"/>
    <w:rsid w:val="00574067"/>
    <w:rsid w:val="00574317"/>
    <w:rsid w:val="00576254"/>
    <w:rsid w:val="005820D9"/>
    <w:rsid w:val="00584030"/>
    <w:rsid w:val="00591508"/>
    <w:rsid w:val="005A2B5F"/>
    <w:rsid w:val="005B0FFD"/>
    <w:rsid w:val="005B25CC"/>
    <w:rsid w:val="005B3F25"/>
    <w:rsid w:val="005B7F37"/>
    <w:rsid w:val="005C6043"/>
    <w:rsid w:val="005D7297"/>
    <w:rsid w:val="005E1F10"/>
    <w:rsid w:val="005F2CCB"/>
    <w:rsid w:val="005F307C"/>
    <w:rsid w:val="005F3402"/>
    <w:rsid w:val="00600D99"/>
    <w:rsid w:val="00600F1C"/>
    <w:rsid w:val="00601113"/>
    <w:rsid w:val="0060306A"/>
    <w:rsid w:val="00606DD7"/>
    <w:rsid w:val="006108DA"/>
    <w:rsid w:val="00611729"/>
    <w:rsid w:val="0061568D"/>
    <w:rsid w:val="0062082B"/>
    <w:rsid w:val="0062572B"/>
    <w:rsid w:val="006362B7"/>
    <w:rsid w:val="00643447"/>
    <w:rsid w:val="006452B8"/>
    <w:rsid w:val="00645E6B"/>
    <w:rsid w:val="006507E6"/>
    <w:rsid w:val="006564FA"/>
    <w:rsid w:val="00657BAD"/>
    <w:rsid w:val="00663EDA"/>
    <w:rsid w:val="006740A0"/>
    <w:rsid w:val="00690FF7"/>
    <w:rsid w:val="00693C15"/>
    <w:rsid w:val="0069681D"/>
    <w:rsid w:val="006A2EC9"/>
    <w:rsid w:val="006B1A02"/>
    <w:rsid w:val="006C3AB8"/>
    <w:rsid w:val="006D427C"/>
    <w:rsid w:val="006E436B"/>
    <w:rsid w:val="006E4862"/>
    <w:rsid w:val="006E742B"/>
    <w:rsid w:val="006F4D61"/>
    <w:rsid w:val="00704C8A"/>
    <w:rsid w:val="007060A6"/>
    <w:rsid w:val="007072A5"/>
    <w:rsid w:val="00712A29"/>
    <w:rsid w:val="007269F1"/>
    <w:rsid w:val="00730550"/>
    <w:rsid w:val="0073308B"/>
    <w:rsid w:val="00736F0F"/>
    <w:rsid w:val="00740574"/>
    <w:rsid w:val="00744E25"/>
    <w:rsid w:val="00750A94"/>
    <w:rsid w:val="007603F5"/>
    <w:rsid w:val="00765415"/>
    <w:rsid w:val="00771C0D"/>
    <w:rsid w:val="00782907"/>
    <w:rsid w:val="00786B50"/>
    <w:rsid w:val="007A0110"/>
    <w:rsid w:val="007A3D20"/>
    <w:rsid w:val="007A68D9"/>
    <w:rsid w:val="007A7064"/>
    <w:rsid w:val="007A7CB7"/>
    <w:rsid w:val="007B1235"/>
    <w:rsid w:val="007B1EEF"/>
    <w:rsid w:val="007B48C6"/>
    <w:rsid w:val="007C1174"/>
    <w:rsid w:val="007E26E6"/>
    <w:rsid w:val="007E282A"/>
    <w:rsid w:val="007F02E7"/>
    <w:rsid w:val="007F2169"/>
    <w:rsid w:val="00801A97"/>
    <w:rsid w:val="00805512"/>
    <w:rsid w:val="00811F79"/>
    <w:rsid w:val="00812995"/>
    <w:rsid w:val="00822AC6"/>
    <w:rsid w:val="00843E8A"/>
    <w:rsid w:val="0084406C"/>
    <w:rsid w:val="0084431C"/>
    <w:rsid w:val="00845440"/>
    <w:rsid w:val="0085264C"/>
    <w:rsid w:val="00854C7A"/>
    <w:rsid w:val="00856AC7"/>
    <w:rsid w:val="0086776D"/>
    <w:rsid w:val="008750D5"/>
    <w:rsid w:val="00883599"/>
    <w:rsid w:val="00887359"/>
    <w:rsid w:val="00893AFE"/>
    <w:rsid w:val="008A315E"/>
    <w:rsid w:val="008A55B0"/>
    <w:rsid w:val="008B1CBE"/>
    <w:rsid w:val="008B2C53"/>
    <w:rsid w:val="008B520F"/>
    <w:rsid w:val="008C0469"/>
    <w:rsid w:val="008C0EF6"/>
    <w:rsid w:val="008C1E4B"/>
    <w:rsid w:val="008C5F93"/>
    <w:rsid w:val="008E6786"/>
    <w:rsid w:val="008E715A"/>
    <w:rsid w:val="008F3CEB"/>
    <w:rsid w:val="00906577"/>
    <w:rsid w:val="00910383"/>
    <w:rsid w:val="00910BC0"/>
    <w:rsid w:val="0092019D"/>
    <w:rsid w:val="009205F8"/>
    <w:rsid w:val="00926E0B"/>
    <w:rsid w:val="00927AFF"/>
    <w:rsid w:val="00927EA7"/>
    <w:rsid w:val="0093394D"/>
    <w:rsid w:val="00936AA0"/>
    <w:rsid w:val="00957AC6"/>
    <w:rsid w:val="00961DBF"/>
    <w:rsid w:val="0096410F"/>
    <w:rsid w:val="00972AC6"/>
    <w:rsid w:val="00976812"/>
    <w:rsid w:val="009920CA"/>
    <w:rsid w:val="00995BFB"/>
    <w:rsid w:val="009A449E"/>
    <w:rsid w:val="009B7D54"/>
    <w:rsid w:val="009C7438"/>
    <w:rsid w:val="009D020B"/>
    <w:rsid w:val="009D777A"/>
    <w:rsid w:val="009E0EE9"/>
    <w:rsid w:val="009E24F6"/>
    <w:rsid w:val="009E443C"/>
    <w:rsid w:val="009E49BD"/>
    <w:rsid w:val="00A03C05"/>
    <w:rsid w:val="00A22018"/>
    <w:rsid w:val="00A23177"/>
    <w:rsid w:val="00A266C7"/>
    <w:rsid w:val="00A27B36"/>
    <w:rsid w:val="00A31167"/>
    <w:rsid w:val="00A437A5"/>
    <w:rsid w:val="00A46A26"/>
    <w:rsid w:val="00A56860"/>
    <w:rsid w:val="00A63CE9"/>
    <w:rsid w:val="00A651A7"/>
    <w:rsid w:val="00A721EA"/>
    <w:rsid w:val="00A835E3"/>
    <w:rsid w:val="00A92D3D"/>
    <w:rsid w:val="00A95450"/>
    <w:rsid w:val="00AA1DAB"/>
    <w:rsid w:val="00AA3231"/>
    <w:rsid w:val="00AA3C19"/>
    <w:rsid w:val="00AB53AF"/>
    <w:rsid w:val="00AB79A3"/>
    <w:rsid w:val="00AD6F2E"/>
    <w:rsid w:val="00AE4DAB"/>
    <w:rsid w:val="00AE6BB4"/>
    <w:rsid w:val="00AF68C4"/>
    <w:rsid w:val="00AF7D7F"/>
    <w:rsid w:val="00B13255"/>
    <w:rsid w:val="00B13E9E"/>
    <w:rsid w:val="00B158B5"/>
    <w:rsid w:val="00B21359"/>
    <w:rsid w:val="00B24B8C"/>
    <w:rsid w:val="00B2608C"/>
    <w:rsid w:val="00B305E1"/>
    <w:rsid w:val="00B33414"/>
    <w:rsid w:val="00B3591E"/>
    <w:rsid w:val="00B55F4D"/>
    <w:rsid w:val="00B573EE"/>
    <w:rsid w:val="00B6414F"/>
    <w:rsid w:val="00B72467"/>
    <w:rsid w:val="00B73C14"/>
    <w:rsid w:val="00B75D7E"/>
    <w:rsid w:val="00B77E0D"/>
    <w:rsid w:val="00B843E8"/>
    <w:rsid w:val="00B8564D"/>
    <w:rsid w:val="00B85ECD"/>
    <w:rsid w:val="00BA2195"/>
    <w:rsid w:val="00BA484A"/>
    <w:rsid w:val="00BB1102"/>
    <w:rsid w:val="00BB32FD"/>
    <w:rsid w:val="00BC0C99"/>
    <w:rsid w:val="00BC1C7A"/>
    <w:rsid w:val="00BC7AF4"/>
    <w:rsid w:val="00BC7C2C"/>
    <w:rsid w:val="00BD49D5"/>
    <w:rsid w:val="00BE2DA9"/>
    <w:rsid w:val="00BF2BC6"/>
    <w:rsid w:val="00BF7E0A"/>
    <w:rsid w:val="00C10D8A"/>
    <w:rsid w:val="00C15C96"/>
    <w:rsid w:val="00C24D14"/>
    <w:rsid w:val="00C26199"/>
    <w:rsid w:val="00C30DF9"/>
    <w:rsid w:val="00C334AD"/>
    <w:rsid w:val="00C33A14"/>
    <w:rsid w:val="00C40A90"/>
    <w:rsid w:val="00C4388A"/>
    <w:rsid w:val="00C4484C"/>
    <w:rsid w:val="00C44B44"/>
    <w:rsid w:val="00C5154F"/>
    <w:rsid w:val="00C570AF"/>
    <w:rsid w:val="00C575BC"/>
    <w:rsid w:val="00C57C7C"/>
    <w:rsid w:val="00C61477"/>
    <w:rsid w:val="00C61E55"/>
    <w:rsid w:val="00C63AD6"/>
    <w:rsid w:val="00C6590B"/>
    <w:rsid w:val="00C76046"/>
    <w:rsid w:val="00C8066B"/>
    <w:rsid w:val="00C82A2F"/>
    <w:rsid w:val="00C900D7"/>
    <w:rsid w:val="00C917BD"/>
    <w:rsid w:val="00C91B24"/>
    <w:rsid w:val="00CA3CA7"/>
    <w:rsid w:val="00CB33C7"/>
    <w:rsid w:val="00CC32F0"/>
    <w:rsid w:val="00CC5227"/>
    <w:rsid w:val="00CD01B6"/>
    <w:rsid w:val="00CD2461"/>
    <w:rsid w:val="00CE1089"/>
    <w:rsid w:val="00CF6A4D"/>
    <w:rsid w:val="00D032D9"/>
    <w:rsid w:val="00D06C46"/>
    <w:rsid w:val="00D11309"/>
    <w:rsid w:val="00D148ED"/>
    <w:rsid w:val="00D237DD"/>
    <w:rsid w:val="00D34A2B"/>
    <w:rsid w:val="00D4237B"/>
    <w:rsid w:val="00D56D9F"/>
    <w:rsid w:val="00D7750F"/>
    <w:rsid w:val="00D91C68"/>
    <w:rsid w:val="00D92F2F"/>
    <w:rsid w:val="00D97E97"/>
    <w:rsid w:val="00DA21A1"/>
    <w:rsid w:val="00DA27EB"/>
    <w:rsid w:val="00DA2F6A"/>
    <w:rsid w:val="00DB103B"/>
    <w:rsid w:val="00DB2107"/>
    <w:rsid w:val="00DB2DFA"/>
    <w:rsid w:val="00DB4E59"/>
    <w:rsid w:val="00DB52D3"/>
    <w:rsid w:val="00DB64CD"/>
    <w:rsid w:val="00DC5A83"/>
    <w:rsid w:val="00DD3137"/>
    <w:rsid w:val="00DD3EAB"/>
    <w:rsid w:val="00DE101F"/>
    <w:rsid w:val="00E021B6"/>
    <w:rsid w:val="00E0574B"/>
    <w:rsid w:val="00E06024"/>
    <w:rsid w:val="00E1077A"/>
    <w:rsid w:val="00E12865"/>
    <w:rsid w:val="00E12DA8"/>
    <w:rsid w:val="00E1347D"/>
    <w:rsid w:val="00E34CDF"/>
    <w:rsid w:val="00E40FE4"/>
    <w:rsid w:val="00E41539"/>
    <w:rsid w:val="00E46860"/>
    <w:rsid w:val="00E60155"/>
    <w:rsid w:val="00E648EF"/>
    <w:rsid w:val="00E72EDA"/>
    <w:rsid w:val="00E775FF"/>
    <w:rsid w:val="00E80693"/>
    <w:rsid w:val="00E82FA4"/>
    <w:rsid w:val="00E86A37"/>
    <w:rsid w:val="00E87112"/>
    <w:rsid w:val="00E93A06"/>
    <w:rsid w:val="00E97ECA"/>
    <w:rsid w:val="00E97F06"/>
    <w:rsid w:val="00EA6EFD"/>
    <w:rsid w:val="00EB0092"/>
    <w:rsid w:val="00EB424D"/>
    <w:rsid w:val="00EB5EE9"/>
    <w:rsid w:val="00EC30E6"/>
    <w:rsid w:val="00ED1414"/>
    <w:rsid w:val="00ED4D85"/>
    <w:rsid w:val="00EE1D48"/>
    <w:rsid w:val="00EE34DC"/>
    <w:rsid w:val="00EE6ACA"/>
    <w:rsid w:val="00EE7133"/>
    <w:rsid w:val="00F1066E"/>
    <w:rsid w:val="00F15A39"/>
    <w:rsid w:val="00F17F55"/>
    <w:rsid w:val="00F2024F"/>
    <w:rsid w:val="00F248A0"/>
    <w:rsid w:val="00F477D4"/>
    <w:rsid w:val="00F51753"/>
    <w:rsid w:val="00F56629"/>
    <w:rsid w:val="00F64E03"/>
    <w:rsid w:val="00F8095B"/>
    <w:rsid w:val="00F82693"/>
    <w:rsid w:val="00F8432A"/>
    <w:rsid w:val="00F84A7A"/>
    <w:rsid w:val="00F86929"/>
    <w:rsid w:val="00F87657"/>
    <w:rsid w:val="00F90398"/>
    <w:rsid w:val="00FA3DCF"/>
    <w:rsid w:val="00FA4CC2"/>
    <w:rsid w:val="00FA510F"/>
    <w:rsid w:val="00FA6B32"/>
    <w:rsid w:val="00FB736C"/>
    <w:rsid w:val="00FC119D"/>
    <w:rsid w:val="00FC4B81"/>
    <w:rsid w:val="00FD3BF2"/>
    <w:rsid w:val="00FD477F"/>
    <w:rsid w:val="00FE4791"/>
    <w:rsid w:val="00FE5E54"/>
    <w:rsid w:val="00FE668B"/>
    <w:rsid w:val="00FF3FFA"/>
    <w:rsid w:val="00FF4EE6"/>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A95450"/>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 w:type="paragraph" w:styleId="Revision">
    <w:name w:val="Revision"/>
    <w:hidden/>
    <w:rsid w:val="00C40A9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 w:type="paragraph" w:styleId="Revision">
    <w:name w:val="Revision"/>
    <w:hidden/>
    <w:rsid w:val="00C40A90"/>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454.com" TargetMode="External"/><Relationship Id="rId6" Type="http://schemas.openxmlformats.org/officeDocument/2006/relationships/hyperlink" Target="http://www.biopython.org" TargetMode="External"/><Relationship Id="rId7" Type="http://schemas.openxmlformats.org/officeDocument/2006/relationships/hyperlink" Target="http://hiv.sanbi.ac.za/tools" TargetMode="External"/><Relationship Id="rId8" Type="http://schemas.openxmlformats.org/officeDocument/2006/relationships/hyperlink" Target="https://hiv.sanbi.ac.za/software/qtrim" TargetMode="External"/><Relationship Id="rId9" Type="http://schemas.openxmlformats.org/officeDocument/2006/relationships/fontTable" Target="fontTable.xml"/><Relationship Id="rId10" Type="http://schemas.openxmlformats.org/officeDocument/2006/relationships/theme" Target="theme/theme1.xml"/><Relationship Id="rId12"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9558</Words>
  <Characters>45883</Characters>
  <Application>Microsoft Macintosh Word</Application>
  <DocSecurity>0</DocSecurity>
  <Lines>1390</Lines>
  <Paragraphs>361</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QTrim – A Novel Algorithm for Quality Trimming Tool</vt:lpstr>
      <vt:lpstr>    Introduction</vt:lpstr>
      <vt:lpstr>        Methods and Materials</vt:lpstr>
      <vt:lpstr>        Graphical plots in QTrim</vt:lpstr>
      <vt:lpstr>    Test Data</vt:lpstr>
      <vt:lpstr>        Software used</vt:lpstr>
      <vt:lpstr>        Results</vt:lpstr>
      <vt:lpstr>        Discussion</vt:lpstr>
      <vt:lpstr>    Conclusion</vt:lpstr>
    </vt:vector>
  </TitlesOfParts>
  <Manager/>
  <Company>SANBI</Company>
  <LinksUpToDate>false</LinksUpToDate>
  <CharactersWithSpaces>66912</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cp:revision>
  <dcterms:created xsi:type="dcterms:W3CDTF">2013-11-21T09:20:00Z</dcterms:created>
  <dcterms:modified xsi:type="dcterms:W3CDTF">2013-11-21T09:20:00Z</dcterms:modified>
  <cp:category/>
</cp:coreProperties>
</file>